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4F4C8D51"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2365E1">
        <w:rPr>
          <w:noProof/>
          <w:color w:val="000000"/>
        </w:rPr>
        <w:t>37</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 xml:space="preserve">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w:t>
      </w:r>
      <w:r>
        <w:lastRenderedPageBreak/>
        <w:t>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2EB20E40"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FD98403"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14:paraId="689C39C8" w14:textId="56AA7454"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643DA37D"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Falar sobre a nossa solução. Citar o uso do RoP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Propensity score matching,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Propensity Score Matching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bookmarkStart w:id="15" w:name="_Ref58345763"/>
      <w:r>
        <w:t xml:space="preserve">MÓDULO </w:t>
      </w:r>
      <w:r w:rsidR="009211D4">
        <w:t>WIFI ESP</w:t>
      </w:r>
      <w:r w:rsidR="00DD3DD6">
        <w:t>-</w:t>
      </w:r>
      <w:r w:rsidR="009211D4">
        <w:t>01</w:t>
      </w:r>
      <w:bookmarkEnd w:id="15"/>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Uma das possibilidades seria substituir o ATmega328p por um outro chip que possua essa função, no entanto, isso não é viável no momento, pois envolve ter que recodificar todo o firmware do RoP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Universal Asynchronous Receiver-Transmitter</w:t>
      </w:r>
      <w:r w:rsidRPr="00D41C31">
        <w:t>).</w:t>
      </w:r>
    </w:p>
    <w:p w14:paraId="1A6BA17E" w14:textId="33D7B9E7"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Smart RoPE foi o ESP</w:t>
      </w:r>
      <w:r w:rsidR="00DD3DD6">
        <w:t>-</w:t>
      </w:r>
      <w:r>
        <w:t>01</w:t>
      </w:r>
      <w:r w:rsidR="000908B7">
        <w:t>, o qual integra o chip ESP8266</w:t>
      </w:r>
      <w:r w:rsidR="000908B7">
        <w:rPr>
          <w:rStyle w:val="Refdenotaderodap"/>
        </w:rPr>
        <w:footnoteReference w:id="1"/>
      </w:r>
      <w:r w:rsidR="000908B7">
        <w:t xml:space="preserve"> da Espressif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IoT em conjunto </w:t>
      </w:r>
      <w:r>
        <w:lastRenderedPageBreak/>
        <w:t xml:space="preserve">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2365E1" w:rsidRPr="00AC0DF8">
        <w:t xml:space="preserve">Figura </w:t>
      </w:r>
      <w:r w:rsidR="002365E1">
        <w:rPr>
          <w:noProof/>
        </w:rPr>
        <w:t>1</w:t>
      </w:r>
      <w:r w:rsidR="000908B7">
        <w:fldChar w:fldCharType="end"/>
      </w:r>
      <w:r w:rsidR="000908B7">
        <w:t xml:space="preserve"> ilustra um exemplar do ESP-01</w:t>
      </w:r>
      <w:r w:rsidR="00E94716">
        <w:t xml:space="preserve"> fabricado pela AIThinker</w:t>
      </w:r>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r w:rsidR="00AE2CB0">
        <w:rPr>
          <w:i/>
          <w:iCs/>
        </w:rPr>
        <w:t>S</w:t>
      </w:r>
      <w:r w:rsidRPr="00786053">
        <w:rPr>
          <w:i/>
          <w:iCs/>
        </w:rPr>
        <w:t xml:space="preserve">mart </w:t>
      </w:r>
      <w:r w:rsidR="00AE2CB0">
        <w:rPr>
          <w:i/>
          <w:iCs/>
        </w:rPr>
        <w:t>T</w:t>
      </w:r>
      <w:r w:rsidRPr="00786053">
        <w:rPr>
          <w:i/>
          <w:iCs/>
        </w:rPr>
        <w:t>oys</w:t>
      </w:r>
      <w:r>
        <w:t xml:space="preserve"> </w:t>
      </w:r>
      <w:r w:rsidR="000D713A">
        <w:t>um módulo com o</w:t>
      </w:r>
      <w:r w:rsidR="00C46685">
        <w:t xml:space="preserve"> </w:t>
      </w:r>
      <w:r>
        <w:t xml:space="preserve">ESP8266 já foi empregado com sucesso na construção do Dolphin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RoPE priorizaram decisões que pudessem reduzir o custo e tornar o brinquedo aderente a realidade dos núcleos de educação infantil brasileiros”. Por esse motivo, é importante manter a proposta original dos idealizadores do RoP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015A2AF3" w:rsidR="00E33AAB" w:rsidRPr="00AC0DF8" w:rsidRDefault="00AC0DF8" w:rsidP="00EC2CD3">
      <w:pPr>
        <w:pStyle w:val="RtulodeFigura"/>
      </w:pPr>
      <w:bookmarkStart w:id="16" w:name="_Ref57996960"/>
      <w:r w:rsidRPr="00AC0DF8">
        <w:t xml:space="preserve">Figura </w:t>
      </w:r>
      <w:r w:rsidR="0009579D">
        <w:fldChar w:fldCharType="begin"/>
      </w:r>
      <w:r w:rsidR="0009579D">
        <w:instrText xml:space="preserve"> SEQ Figura \* ARABIC </w:instrText>
      </w:r>
      <w:r w:rsidR="0009579D">
        <w:fldChar w:fldCharType="separate"/>
      </w:r>
      <w:r w:rsidR="002365E1">
        <w:rPr>
          <w:noProof/>
        </w:rPr>
        <w:t>1</w:t>
      </w:r>
      <w:r w:rsidR="0009579D">
        <w:rPr>
          <w:noProof/>
        </w:rPr>
        <w:fldChar w:fldCharType="end"/>
      </w:r>
      <w:bookmarkEnd w:id="16"/>
      <w:r w:rsidRPr="00AC0DF8">
        <w:t xml:space="preserve">. Módulo </w:t>
      </w:r>
      <w:r w:rsidR="00DD3DD6">
        <w:t>ESP-01</w:t>
      </w:r>
    </w:p>
    <w:p w14:paraId="450ADB81" w14:textId="7D42E7E4"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um brinquedo amplamente utilizado em sala de aula em atividades que duram de 30 a 60 minutos em uso contínuo, portanto, é necessário garantir </w:t>
      </w:r>
      <w:r>
        <w:t xml:space="preserve">a autonomia da bateria </w:t>
      </w:r>
      <w:r w:rsidR="00F66890">
        <w:t>durante este período.</w:t>
      </w:r>
      <w:bookmarkStart w:id="17" w:name="_4bck68ddbs4j" w:colFirst="0" w:colLast="0"/>
      <w:bookmarkEnd w:id="17"/>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para então ligar e reiniciar sua atividade. No caso do RoPE essa interrupção ocorre quando um de seus botões é pressionado.</w:t>
      </w:r>
    </w:p>
    <w:p w14:paraId="3BC2750A" w14:textId="00713604"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w:t>
      </w:r>
      <w:r w:rsidR="005C2AD0">
        <w:lastRenderedPageBreak/>
        <w:t xml:space="preserve">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RoP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a correção e; (iii) inviabiliza que a atualização seja </w:t>
      </w:r>
      <w:r w:rsidR="00955A62">
        <w:t>aplicada nas demais</w:t>
      </w:r>
      <w:r w:rsidR="0070352D">
        <w:t xml:space="preserve"> unidades antes que os defeitos ocorram.</w:t>
      </w:r>
    </w:p>
    <w:p w14:paraId="2D0038F1" w14:textId="43FAF412"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Github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2365E1">
        <w:t xml:space="preserve">Figura </w:t>
      </w:r>
      <w:r w:rsidR="002365E1">
        <w:rPr>
          <w:noProof/>
        </w:rPr>
        <w:t>2</w:t>
      </w:r>
      <w:r w:rsidR="00E26C18">
        <w:fldChar w:fldCharType="end"/>
      </w:r>
      <w:r w:rsidRPr="00D41C31">
        <w:t>.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8" w:name="_MON_1668640684"/>
          <w:bookmarkEnd w:id="18"/>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65pt" o:ole="">
                  <v:imagedata r:id="rId13" o:title=""/>
                </v:shape>
                <o:OLEObject Type="Embed" ProgID="Word.OpenDocumentText.12" ShapeID="_x0000_i1025" DrawAspect="Content" ObjectID="_1669035924" r:id="rId14"/>
              </w:object>
            </w:r>
          </w:p>
        </w:tc>
      </w:tr>
    </w:tbl>
    <w:p w14:paraId="6BD19FB4" w14:textId="0C63CB5C" w:rsidR="00C468BA" w:rsidRPr="004E1DE0" w:rsidRDefault="00900C8C" w:rsidP="00900C8C">
      <w:pPr>
        <w:pStyle w:val="RtulodeFigura"/>
      </w:pPr>
      <w:bookmarkStart w:id="19" w:name="_Ref58028050"/>
      <w:r>
        <w:t xml:space="preserve">Figura </w:t>
      </w:r>
      <w:r w:rsidR="0009579D">
        <w:fldChar w:fldCharType="begin"/>
      </w:r>
      <w:r w:rsidR="0009579D">
        <w:instrText xml:space="preserve"> SEQ Figura \* ARABIC </w:instrText>
      </w:r>
      <w:r w:rsidR="0009579D">
        <w:fldChar w:fldCharType="separate"/>
      </w:r>
      <w:r w:rsidR="002365E1">
        <w:rPr>
          <w:noProof/>
        </w:rPr>
        <w:t>2</w:t>
      </w:r>
      <w:r w:rsidR="0009579D">
        <w:rPr>
          <w:noProof/>
        </w:rPr>
        <w:fldChar w:fldCharType="end"/>
      </w:r>
      <w:bookmarkEnd w:id="19"/>
      <w:r>
        <w:t>. Exemplo de código para atualização OTA</w:t>
      </w:r>
    </w:p>
    <w:p w14:paraId="736323CC" w14:textId="1A584000" w:rsidR="008E2A43" w:rsidRDefault="003A0B58" w:rsidP="00D16FDD">
      <w:pPr>
        <w:spacing w:before="240" w:after="240" w:line="360" w:lineRule="auto"/>
        <w:ind w:firstLine="709"/>
        <w:jc w:val="both"/>
      </w:pPr>
      <w:bookmarkStart w:id="20" w:name="_Hlk57937632"/>
      <w:r>
        <w:t xml:space="preserve">Em sua </w:t>
      </w:r>
      <w:r w:rsidR="00A82548">
        <w:t xml:space="preserve">programação atual o RoP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RoPE.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RoP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r w:rsidR="00AF564E" w:rsidRPr="00AF564E">
        <w:rPr>
          <w:i/>
          <w:iCs/>
        </w:rPr>
        <w:t>SoftAP</w:t>
      </w:r>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EEPROM - Electrically-Erasable Programmable Read-Only Memory</w:t>
      </w:r>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225D810F" w:rsidR="00905EFD" w:rsidRDefault="00905EFD" w:rsidP="00905EFD">
      <w:pPr>
        <w:pStyle w:val="RtulodeFigura"/>
      </w:pPr>
      <w:bookmarkStart w:id="21" w:name="_Ref58088001"/>
      <w:r>
        <w:t xml:space="preserve">Figura </w:t>
      </w:r>
      <w:r w:rsidR="0009579D">
        <w:fldChar w:fldCharType="begin"/>
      </w:r>
      <w:r w:rsidR="0009579D">
        <w:instrText xml:space="preserve"> SEQ Figura \* ARABIC </w:instrText>
      </w:r>
      <w:r w:rsidR="0009579D">
        <w:fldChar w:fldCharType="separate"/>
      </w:r>
      <w:r w:rsidR="002365E1">
        <w:rPr>
          <w:noProof/>
        </w:rPr>
        <w:t>3</w:t>
      </w:r>
      <w:r w:rsidR="0009579D">
        <w:rPr>
          <w:noProof/>
        </w:rPr>
        <w:fldChar w:fldCharType="end"/>
      </w:r>
      <w:bookmarkEnd w:id="21"/>
      <w:r>
        <w:t>. Rede SofAP e página web hospedada no ESP8266</w:t>
      </w:r>
    </w:p>
    <w:p w14:paraId="1279F2F0" w14:textId="3BCC87F6"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2365E1">
        <w:t xml:space="preserve">Figura </w:t>
      </w:r>
      <w:r w:rsidR="002365E1">
        <w:rPr>
          <w:noProof/>
        </w:rPr>
        <w:t>3</w:t>
      </w:r>
      <w:r>
        <w:fldChar w:fldCharType="end"/>
      </w:r>
      <w:r>
        <w:t xml:space="preserve"> demonstra em exemplo de página</w:t>
      </w:r>
      <w:r w:rsidRPr="006F78F6">
        <w:t xml:space="preserve"> de </w:t>
      </w:r>
      <w:r>
        <w:t>c</w:t>
      </w:r>
      <w:r w:rsidRPr="006F78F6">
        <w:t>on</w:t>
      </w:r>
      <w:r>
        <w:t>f</w:t>
      </w:r>
      <w:r w:rsidRPr="006F78F6">
        <w:t>i</w:t>
      </w:r>
      <w:r>
        <w:t xml:space="preserve">guração hospedada no ESP8266 e uma rede denominada “NodeMCU” usada para a conexão. Já na </w:t>
      </w:r>
      <w:r>
        <w:fldChar w:fldCharType="begin"/>
      </w:r>
      <w:r>
        <w:instrText xml:space="preserve"> REF _Ref58087536 \h </w:instrText>
      </w:r>
      <w:r>
        <w:fldChar w:fldCharType="separate"/>
      </w:r>
      <w:r w:rsidR="002365E1">
        <w:t xml:space="preserve">Figura </w:t>
      </w:r>
      <w:r w:rsidR="002365E1">
        <w:rPr>
          <w:noProof/>
        </w:rPr>
        <w:t>4</w:t>
      </w:r>
      <w:r>
        <w:fldChar w:fldCharType="end"/>
      </w:r>
      <w:r>
        <w:t xml:space="preserve"> é possível visualizar um trecho de código simplificado que pode ser usado para criar uma página semelhante no RoP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2" w:name="_MON_1668670727"/>
          <w:bookmarkEnd w:id="22"/>
          <w:p w14:paraId="5EB3C842" w14:textId="39F485EA" w:rsidR="00E016D3" w:rsidRDefault="00675E8E" w:rsidP="00C31EE4">
            <w:pPr>
              <w:jc w:val="both"/>
            </w:pPr>
            <w:r>
              <w:object w:dxaOrig="8504" w:dyaOrig="5082" w14:anchorId="536EA9E7">
                <v:shape id="_x0000_i1065" type="#_x0000_t75" style="width:425pt;height:252pt" o:ole="">
                  <v:imagedata r:id="rId16" o:title=""/>
                </v:shape>
                <o:OLEObject Type="Embed" ProgID="Word.OpenDocumentText.12" ShapeID="_x0000_i1065" DrawAspect="Content" ObjectID="_1669035925" r:id="rId17"/>
              </w:object>
            </w:r>
          </w:p>
        </w:tc>
      </w:tr>
    </w:tbl>
    <w:p w14:paraId="34001C5D" w14:textId="2D7D3D43" w:rsidR="00C31EE4" w:rsidRDefault="002459C7" w:rsidP="001C3459">
      <w:pPr>
        <w:pStyle w:val="RtulodeFigura"/>
      </w:pPr>
      <w:bookmarkStart w:id="23" w:name="_Ref58087536"/>
      <w:r>
        <w:t xml:space="preserve">Figura </w:t>
      </w:r>
      <w:r w:rsidR="0009579D">
        <w:fldChar w:fldCharType="begin"/>
      </w:r>
      <w:r w:rsidR="0009579D">
        <w:instrText xml:space="preserve"> SEQ Figura \* ARABIC </w:instrText>
      </w:r>
      <w:r w:rsidR="0009579D">
        <w:fldChar w:fldCharType="separate"/>
      </w:r>
      <w:r w:rsidR="002365E1">
        <w:rPr>
          <w:noProof/>
        </w:rPr>
        <w:t>4</w:t>
      </w:r>
      <w:r w:rsidR="0009579D">
        <w:rPr>
          <w:noProof/>
        </w:rPr>
        <w:fldChar w:fldCharType="end"/>
      </w:r>
      <w:bookmarkEnd w:id="23"/>
      <w:r>
        <w:t>. Código para configuração do RoPE</w:t>
      </w:r>
    </w:p>
    <w:p w14:paraId="6977880E" w14:textId="01273D1C" w:rsidR="00E016D3" w:rsidRDefault="005E2B08" w:rsidP="00D16FDD">
      <w:pPr>
        <w:spacing w:before="240" w:after="240" w:line="360" w:lineRule="auto"/>
        <w:ind w:firstLine="709"/>
        <w:jc w:val="both"/>
      </w:pPr>
      <w:r>
        <w:lastRenderedPageBreak/>
        <w:t>Por fim, a</w:t>
      </w:r>
      <w:r w:rsidR="00123D65" w:rsidRPr="00123D65">
        <w:t>lém dos recursos já apresentados, o ESP8266 conta com um hardware de maior desempenho, em comparação com o embarcado atualmente no RoPE, oferecendo um clock de CPU mais elevado, maior capacidade de memória RAM (</w:t>
      </w:r>
      <w:r w:rsidR="00123D65" w:rsidRPr="00123D65">
        <w:rPr>
          <w:i/>
          <w:iCs/>
        </w:rPr>
        <w:t>Random-access Memory</w:t>
      </w:r>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ampliando as capacidades do RoP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2365E1" w:rsidRPr="00BD74DA">
        <w:t xml:space="preserve">Tabela </w:t>
      </w:r>
      <w:r w:rsidR="002365E1">
        <w:rPr>
          <w:noProof/>
        </w:rPr>
        <w:t>1</w:t>
      </w:r>
      <w:r w:rsidR="00F92BBA">
        <w:fldChar w:fldCharType="end"/>
      </w:r>
      <w:r w:rsidR="00F92BBA">
        <w:t xml:space="preserve"> </w:t>
      </w:r>
      <w:r w:rsidR="00C653F2">
        <w:t>mostra uma comparação entre o hardware atual do RoP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r w:rsidRPr="006356C8">
              <w:rPr>
                <w:b/>
                <w:bCs/>
                <w:sz w:val="20"/>
                <w:szCs w:val="20"/>
              </w:rPr>
              <w:t>RoP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2 kB</w:t>
            </w:r>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36 kB</w:t>
            </w:r>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32 kB</w:t>
            </w:r>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6B35F36D" w:rsidR="005E2B08" w:rsidRDefault="005E2B08" w:rsidP="005E2B08">
      <w:pPr>
        <w:pStyle w:val="RtulodeFigura"/>
      </w:pPr>
      <w:bookmarkStart w:id="24" w:name="_Ref58093393"/>
      <w:r w:rsidRPr="00BD74DA">
        <w:t xml:space="preserve">Tabela </w:t>
      </w:r>
      <w:r>
        <w:fldChar w:fldCharType="begin"/>
      </w:r>
      <w:r>
        <w:instrText xml:space="preserve"> SEQ Tabela \* ARABIC </w:instrText>
      </w:r>
      <w:r>
        <w:fldChar w:fldCharType="separate"/>
      </w:r>
      <w:r w:rsidR="002365E1">
        <w:rPr>
          <w:noProof/>
        </w:rPr>
        <w:t>1</w:t>
      </w:r>
      <w:r>
        <w:rPr>
          <w:noProof/>
        </w:rPr>
        <w:fldChar w:fldCharType="end"/>
      </w:r>
      <w:bookmarkEnd w:id="24"/>
      <w:r w:rsidRPr="00BD74DA">
        <w:t>. Comparação de hardware entre o ATmega328p e o ESP8266</w:t>
      </w:r>
    </w:p>
    <w:p w14:paraId="3A2AD570" w14:textId="77777777" w:rsidR="00900C8C" w:rsidRDefault="00900C8C" w:rsidP="00900C8C">
      <w:pPr>
        <w:pStyle w:val="Ttulo2"/>
        <w:numPr>
          <w:ilvl w:val="1"/>
          <w:numId w:val="2"/>
        </w:numPr>
      </w:pPr>
      <w:bookmarkStart w:id="25" w:name="_Ref58383562"/>
      <w:r>
        <w:t>PROTOCOLO MQTT</w:t>
      </w:r>
      <w:bookmarkEnd w:id="25"/>
    </w:p>
    <w:p w14:paraId="39F23FC2" w14:textId="48E2A6E4" w:rsidR="00900C8C" w:rsidRDefault="00900C8C" w:rsidP="00900C8C">
      <w:pPr>
        <w:spacing w:before="240" w:after="240" w:line="360" w:lineRule="auto"/>
        <w:ind w:firstLine="709"/>
        <w:jc w:val="both"/>
      </w:pPr>
      <w:r>
        <w:t>Ao trabalhar com IoT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r>
        <w:rPr>
          <w:i/>
        </w:rPr>
        <w:t>publisher/subscriber</w:t>
      </w:r>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21376" behindDoc="0" locked="0" layoutInCell="1" allowOverlap="1" wp14:anchorId="434B4F49" wp14:editId="71AE9CCB">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161FB64"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40832" behindDoc="0" locked="0" layoutInCell="1" allowOverlap="1" wp14:anchorId="59F8920F" wp14:editId="52C2103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B82350" id="Conector reto 44" o:spid="_x0000_s1026" style="position:absolute;flip:x 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07039" behindDoc="0" locked="0" layoutInCell="1" allowOverlap="1" wp14:anchorId="46A2B880" wp14:editId="79F5844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200520" w:rsidRPr="00E705E7" w:rsidRDefault="00200520"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070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200520" w:rsidRPr="00E705E7" w:rsidRDefault="00200520"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23424" behindDoc="0" locked="0" layoutInCell="1" allowOverlap="1" wp14:anchorId="13EC5949" wp14:editId="5AE026ED">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D6816D" id="Conector de Seta Reta 31" o:spid="_x0000_s1026" type="#_x0000_t32" style="position:absolute;margin-left:234.9pt;margin-top:126.05pt;width:98pt;height:24.05pt;flip:x 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14208" behindDoc="0" locked="0" layoutInCell="1" allowOverlap="1" wp14:anchorId="7DC3A5FF" wp14:editId="6442469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200520" w:rsidRPr="00087297" w:rsidRDefault="00200520" w:rsidP="00087297">
                                  <w:pPr>
                                    <w:jc w:val="center"/>
                                    <w:rPr>
                                      <w:color w:val="000000"/>
                                      <w:sz w:val="20"/>
                                      <w:szCs w:val="20"/>
                                    </w:rPr>
                                  </w:pPr>
                                  <w:r w:rsidRPr="00087297">
                                    <w:rPr>
                                      <w:color w:val="000000"/>
                                      <w:sz w:val="20"/>
                                      <w:szCs w:val="20"/>
                                    </w:rPr>
                                    <w:t>Assinante</w:t>
                                  </w:r>
                                </w:p>
                                <w:p w14:paraId="203C8C11" w14:textId="77777777" w:rsidR="00200520" w:rsidRPr="00087297" w:rsidRDefault="00200520"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200520" w:rsidRPr="00087297" w:rsidRDefault="00200520" w:rsidP="00087297">
                            <w:pPr>
                              <w:jc w:val="center"/>
                              <w:rPr>
                                <w:color w:val="000000"/>
                                <w:sz w:val="20"/>
                                <w:szCs w:val="20"/>
                              </w:rPr>
                            </w:pPr>
                            <w:r w:rsidRPr="00087297">
                              <w:rPr>
                                <w:color w:val="000000"/>
                                <w:sz w:val="20"/>
                                <w:szCs w:val="20"/>
                              </w:rPr>
                              <w:t>Assinante</w:t>
                            </w:r>
                          </w:p>
                          <w:p w14:paraId="203C8C11" w14:textId="77777777" w:rsidR="00200520" w:rsidRPr="00087297" w:rsidRDefault="00200520"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9808" behindDoc="0" locked="0" layoutInCell="1" allowOverlap="1" wp14:anchorId="5F9B4779" wp14:editId="5D9BB9D1">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200520" w:rsidRPr="00E705E7" w:rsidRDefault="00200520"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200520" w:rsidRPr="00E705E7" w:rsidRDefault="00200520"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37760" behindDoc="0" locked="0" layoutInCell="1" allowOverlap="1" wp14:anchorId="3FB0477E" wp14:editId="3A347D63">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C8BFFE" id="Conector reto 42" o:spid="_x0000_s1026" style="position:absolute;flip:x;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36736" behindDoc="0" locked="0" layoutInCell="1" allowOverlap="1" wp14:anchorId="4973EFE4" wp14:editId="0ABB1F7A">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200520" w:rsidRPr="00E705E7" w:rsidRDefault="00200520"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200520" w:rsidRPr="00E705E7" w:rsidRDefault="00200520"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32640" behindDoc="0" locked="0" layoutInCell="1" allowOverlap="1" wp14:anchorId="08164646" wp14:editId="47B33CF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200520" w:rsidRPr="00E705E7" w:rsidRDefault="00200520"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200520" w:rsidRPr="00E705E7" w:rsidRDefault="00200520"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606014" behindDoc="0" locked="0" layoutInCell="1" allowOverlap="1" wp14:anchorId="69C731DD" wp14:editId="4237ECE3">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200520" w:rsidRPr="00E705E7" w:rsidRDefault="00200520"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060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200520" w:rsidRPr="00E705E7" w:rsidRDefault="00200520"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26496" behindDoc="0" locked="0" layoutInCell="1" allowOverlap="1" wp14:anchorId="7CA805F2" wp14:editId="768789AB">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200520" w:rsidRPr="00E705E7" w:rsidRDefault="00200520">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200520" w:rsidRPr="00E705E7" w:rsidRDefault="00200520">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9328" behindDoc="0" locked="0" layoutInCell="1" allowOverlap="1" wp14:anchorId="6FA3D490" wp14:editId="48B950B8">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E06BC8" id="Conector de Seta Reta 28" o:spid="_x0000_s1026" type="#_x0000_t32" style="position:absolute;margin-left:72.4pt;margin-top:127.05pt;width:87.5pt;height:31.55pt;flip:y;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17280" behindDoc="0" locked="0" layoutInCell="1" allowOverlap="1" wp14:anchorId="5B0DE854" wp14:editId="085A7664">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EB8593" id="Conector de Seta Reta 27" o:spid="_x0000_s1026" type="#_x0000_t32" style="position:absolute;margin-left:69.4pt;margin-top:59.55pt;width:93pt;height:30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9088" behindDoc="0" locked="0" layoutInCell="1" allowOverlap="1" wp14:anchorId="16A3B048" wp14:editId="117CA21D">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200520" w:rsidRPr="00087297" w:rsidRDefault="00200520" w:rsidP="00087297">
                                  <w:pPr>
                                    <w:jc w:val="center"/>
                                    <w:rPr>
                                      <w:color w:val="000000"/>
                                      <w:sz w:val="20"/>
                                      <w:szCs w:val="20"/>
                                    </w:rPr>
                                  </w:pPr>
                                  <w:r w:rsidRPr="00087297">
                                    <w:rPr>
                                      <w:color w:val="000000"/>
                                      <w:sz w:val="20"/>
                                      <w:szCs w:val="20"/>
                                    </w:rPr>
                                    <w:t>Editor</w:t>
                                  </w:r>
                                </w:p>
                                <w:p w14:paraId="17AF73FA" w14:textId="77777777" w:rsidR="00200520" w:rsidRPr="00087297" w:rsidRDefault="00200520"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200520" w:rsidRPr="00087297" w:rsidRDefault="00200520" w:rsidP="00087297">
                            <w:pPr>
                              <w:jc w:val="center"/>
                              <w:rPr>
                                <w:color w:val="000000"/>
                                <w:sz w:val="20"/>
                                <w:szCs w:val="20"/>
                              </w:rPr>
                            </w:pPr>
                            <w:r w:rsidRPr="00087297">
                              <w:rPr>
                                <w:color w:val="000000"/>
                                <w:sz w:val="20"/>
                                <w:szCs w:val="20"/>
                              </w:rPr>
                              <w:t>Editor</w:t>
                            </w:r>
                          </w:p>
                          <w:p w14:paraId="17AF73FA" w14:textId="77777777" w:rsidR="00200520" w:rsidRPr="00087297" w:rsidRDefault="00200520"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11136" behindDoc="0" locked="0" layoutInCell="1" allowOverlap="1" wp14:anchorId="60BBD9FC" wp14:editId="7563E675">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200520" w:rsidRPr="00087297" w:rsidRDefault="00200520" w:rsidP="00087297">
                                  <w:pPr>
                                    <w:jc w:val="center"/>
                                    <w:rPr>
                                      <w:color w:val="000000"/>
                                      <w:sz w:val="20"/>
                                      <w:szCs w:val="20"/>
                                    </w:rPr>
                                  </w:pPr>
                                  <w:r w:rsidRPr="00087297">
                                    <w:rPr>
                                      <w:color w:val="000000"/>
                                      <w:sz w:val="20"/>
                                      <w:szCs w:val="20"/>
                                    </w:rPr>
                                    <w:t>Editor</w:t>
                                  </w:r>
                                </w:p>
                                <w:p w14:paraId="2EC043E9" w14:textId="77777777" w:rsidR="00200520" w:rsidRPr="00087297" w:rsidRDefault="00200520"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200520" w:rsidRPr="00087297" w:rsidRDefault="00200520" w:rsidP="00087297">
                            <w:pPr>
                              <w:jc w:val="center"/>
                              <w:rPr>
                                <w:color w:val="000000"/>
                                <w:sz w:val="20"/>
                                <w:szCs w:val="20"/>
                              </w:rPr>
                            </w:pPr>
                            <w:r w:rsidRPr="00087297">
                              <w:rPr>
                                <w:color w:val="000000"/>
                                <w:sz w:val="20"/>
                                <w:szCs w:val="20"/>
                              </w:rPr>
                              <w:t>Editor</w:t>
                            </w:r>
                          </w:p>
                          <w:p w14:paraId="2EC043E9" w14:textId="77777777" w:rsidR="00200520" w:rsidRPr="00087297" w:rsidRDefault="00200520"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08064" behindDoc="0" locked="0" layoutInCell="1" allowOverlap="1" wp14:anchorId="0C02F4AC" wp14:editId="148D11FD">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200520" w:rsidRPr="00087297" w:rsidRDefault="00200520"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08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200520" w:rsidRPr="00087297" w:rsidRDefault="00200520"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12160" behindDoc="0" locked="0" layoutInCell="1" allowOverlap="1" wp14:anchorId="5629FCF4" wp14:editId="02F7D794">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200520" w:rsidRPr="00087297" w:rsidRDefault="00200520" w:rsidP="00087297">
                                  <w:pPr>
                                    <w:jc w:val="center"/>
                                    <w:rPr>
                                      <w:color w:val="000000"/>
                                      <w:sz w:val="20"/>
                                      <w:szCs w:val="20"/>
                                    </w:rPr>
                                  </w:pPr>
                                  <w:r w:rsidRPr="00087297">
                                    <w:rPr>
                                      <w:color w:val="000000"/>
                                      <w:sz w:val="20"/>
                                      <w:szCs w:val="20"/>
                                    </w:rPr>
                                    <w:t>Assinante</w:t>
                                  </w:r>
                                </w:p>
                                <w:p w14:paraId="393C04A5" w14:textId="77777777" w:rsidR="00200520" w:rsidRPr="00087297" w:rsidRDefault="00200520"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200520" w:rsidRPr="00087297" w:rsidRDefault="00200520" w:rsidP="00087297">
                            <w:pPr>
                              <w:jc w:val="center"/>
                              <w:rPr>
                                <w:color w:val="000000"/>
                                <w:sz w:val="20"/>
                                <w:szCs w:val="20"/>
                              </w:rPr>
                            </w:pPr>
                            <w:r w:rsidRPr="00087297">
                              <w:rPr>
                                <w:color w:val="000000"/>
                                <w:sz w:val="20"/>
                                <w:szCs w:val="20"/>
                              </w:rPr>
                              <w:t>Assinante</w:t>
                            </w:r>
                          </w:p>
                          <w:p w14:paraId="393C04A5" w14:textId="77777777" w:rsidR="00200520" w:rsidRPr="00087297" w:rsidRDefault="00200520" w:rsidP="00087297">
                            <w:pPr>
                              <w:jc w:val="center"/>
                              <w:rPr>
                                <w:color w:val="000000"/>
                                <w:sz w:val="20"/>
                                <w:szCs w:val="20"/>
                              </w:rPr>
                            </w:pPr>
                            <w:r>
                              <w:rPr>
                                <w:color w:val="000000"/>
                                <w:sz w:val="20"/>
                                <w:szCs w:val="20"/>
                              </w:rPr>
                              <w:t>X</w:t>
                            </w:r>
                          </w:p>
                        </w:txbxContent>
                      </v:textbox>
                    </v:roundrect>
                  </w:pict>
                </mc:Fallback>
              </mc:AlternateContent>
            </w:r>
          </w:p>
        </w:tc>
      </w:tr>
    </w:tbl>
    <w:p w14:paraId="7F6CE4D1" w14:textId="5899EF82" w:rsidR="00273353" w:rsidRPr="00590441" w:rsidRDefault="00273353" w:rsidP="00590441">
      <w:pPr>
        <w:pStyle w:val="Legenda"/>
      </w:pPr>
      <w:bookmarkStart w:id="26" w:name="_gctqhwbh63v0"/>
      <w:bookmarkStart w:id="27" w:name="_t00t96r2893a"/>
      <w:bookmarkStart w:id="28" w:name="_Ref57849743"/>
      <w:bookmarkEnd w:id="26"/>
      <w:bookmarkEnd w:id="27"/>
      <w:r w:rsidRPr="00590441">
        <w:t xml:space="preserve">Figura </w:t>
      </w:r>
      <w:r w:rsidR="0009579D">
        <w:fldChar w:fldCharType="begin"/>
      </w:r>
      <w:r w:rsidR="0009579D">
        <w:instrText xml:space="preserve"> SEQ Figura \* ARABIC </w:instrText>
      </w:r>
      <w:r w:rsidR="0009579D">
        <w:fldChar w:fldCharType="separate"/>
      </w:r>
      <w:r w:rsidR="002365E1">
        <w:rPr>
          <w:noProof/>
        </w:rPr>
        <w:t>5</w:t>
      </w:r>
      <w:r w:rsidR="0009579D">
        <w:rPr>
          <w:noProof/>
        </w:rPr>
        <w:fldChar w:fldCharType="end"/>
      </w:r>
      <w:bookmarkEnd w:id="28"/>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9" w:name="_9imir1lazk8" w:colFirst="0" w:colLast="0"/>
      <w:bookmarkEnd w:id="29"/>
    </w:p>
    <w:p w14:paraId="19EB8005" w14:textId="15E82B82"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2365E1" w:rsidRPr="00590441">
        <w:t xml:space="preserve">Figura </w:t>
      </w:r>
      <w:r w:rsidR="002365E1">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0" w:name="_8bzefnmrxi17" w:colFirst="0" w:colLast="0"/>
      <w:bookmarkEnd w:id="30"/>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1" w:name="_vd7abhxyk11t" w:colFirst="0" w:colLast="0"/>
      <w:bookmarkEnd w:id="31"/>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RoPE a confiabilidade na entrega das mensagens é extremamente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0DD2565B"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2" w:name="_j0hfitcisdt1" w:colFirst="0" w:colLast="0"/>
      <w:bookmarkEnd w:id="32"/>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RoP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r w:rsidRPr="00900AF6">
        <w:rPr>
          <w:i/>
          <w:iCs/>
        </w:rPr>
        <w:t>sniffers</w:t>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melhorar a camada de segurança do RoP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1893CB24" w14:textId="1BD14AC2"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r w:rsidR="00CE3F08" w:rsidRPr="00CE3F08">
        <w:rPr>
          <w:i/>
          <w:iCs/>
        </w:rPr>
        <w:t>Mosquitto</w:t>
      </w:r>
      <w:r w:rsidR="00CE3F08">
        <w:t xml:space="preserve"> atuando como </w:t>
      </w:r>
      <w:r w:rsidR="00CE3F08">
        <w:rPr>
          <w:i/>
          <w:iCs/>
        </w:rPr>
        <w:t>broker</w:t>
      </w:r>
      <w:r w:rsidR="00CE3F08">
        <w:t>.</w:t>
      </w:r>
      <w:bookmarkStart w:id="33" w:name="_t36ib3nvgjbe" w:colFirst="0" w:colLast="0"/>
      <w:bookmarkEnd w:id="33"/>
    </w:p>
    <w:p w14:paraId="62C7D5F8" w14:textId="5542EB00" w:rsidR="00DA6805" w:rsidRDefault="0021594F" w:rsidP="00DA6805">
      <w:pPr>
        <w:pStyle w:val="Ttulo2"/>
        <w:numPr>
          <w:ilvl w:val="1"/>
          <w:numId w:val="2"/>
        </w:numPr>
      </w:pPr>
      <w:r>
        <w:t>SMART ROPE</w:t>
      </w:r>
    </w:p>
    <w:p w14:paraId="2A26D9AA" w14:textId="1E3E70C0" w:rsidR="00C10C4A"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RoPE em um </w:t>
      </w:r>
      <w:r>
        <w:rPr>
          <w:i/>
          <w:iCs/>
        </w:rPr>
        <w:t>smart toy</w:t>
      </w:r>
      <w:r>
        <w:t>: (i) conectar o RoPE à Internet através de uma rede W</w:t>
      </w:r>
      <w:r w:rsidR="00F97501">
        <w:t>i-Fi</w:t>
      </w:r>
      <w:r>
        <w:t xml:space="preserve">; (ii) </w:t>
      </w:r>
      <w:r w:rsidR="00C10C4A">
        <w:t xml:space="preserve">permitir que o RoPE </w:t>
      </w:r>
      <w:r w:rsidR="0021594F">
        <w:t xml:space="preserve">receba comandos e </w:t>
      </w:r>
      <w:r w:rsidR="00C10C4A">
        <w:t xml:space="preserve">seja controlado remotamente através da </w:t>
      </w:r>
      <w:r w:rsidR="0021594F">
        <w:t>Internet</w:t>
      </w:r>
      <w:r>
        <w:t xml:space="preserve">; (iii) </w:t>
      </w:r>
      <w:r w:rsidR="000E5D17">
        <w:t xml:space="preserve">permitir que o RoPE seja monitorado e tenha seus dados </w:t>
      </w:r>
      <w:r w:rsidR="0021594F">
        <w:t>colet</w:t>
      </w:r>
      <w:r w:rsidR="000E5D17">
        <w:t>ados durante o seu uso</w:t>
      </w:r>
      <w:r>
        <w:t>.</w:t>
      </w:r>
      <w:r w:rsidR="00B12827">
        <w:t xml:space="preserve"> Para alcançar esses</w:t>
      </w:r>
      <w:r w:rsidR="00E63D47">
        <w:t xml:space="preserve"> objetivos</w:t>
      </w:r>
      <w:r w:rsidR="00B12827">
        <w:t xml:space="preserve"> </w:t>
      </w:r>
      <w:r w:rsidR="00E63D47">
        <w:t>foi feito um levantamento dos requisitos funcionais do projeto</w:t>
      </w:r>
      <w:r w:rsidR="00AE6DB0">
        <w:t xml:space="preserve">, os quais relacionam o conjunto de comandos </w:t>
      </w:r>
      <w:r w:rsidR="00AE6DB0">
        <w:lastRenderedPageBreak/>
        <w:t xml:space="preserve">que poderão ser executados remotamente no RoP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2365E1">
        <w:t xml:space="preserve">Tabela </w:t>
      </w:r>
      <w:r w:rsidR="002365E1">
        <w:rPr>
          <w:noProof/>
        </w:rPr>
        <w:t>2</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Smart </w:t>
            </w:r>
            <w:r>
              <w:rPr>
                <w:b/>
                <w:bCs/>
                <w:sz w:val="18"/>
                <w:szCs w:val="18"/>
              </w:rPr>
              <w:t>RoPE</w:t>
            </w:r>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4" w:name="_Ref58363738"/>
          </w:p>
        </w:tc>
        <w:bookmarkEnd w:id="34"/>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devem conseguir mover o RoP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5" w:name="_Ref58363753"/>
          </w:p>
        </w:tc>
        <w:bookmarkEnd w:id="35"/>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Os dispositivos externos devem conseguir girar o RoP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6" w:name="_Ref58363767"/>
          </w:p>
        </w:tc>
        <w:bookmarkEnd w:id="36"/>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RoPE</w:t>
            </w:r>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37" w:name="_Ref58364413"/>
          </w:p>
        </w:tc>
        <w:bookmarkEnd w:id="37"/>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RoPE</w:t>
            </w:r>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38" w:name="_Ref58364429"/>
          </w:p>
        </w:tc>
        <w:bookmarkEnd w:id="38"/>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RoPE</w:t>
            </w:r>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39" w:name="_Ref58364443"/>
          </w:p>
        </w:tc>
        <w:bookmarkEnd w:id="39"/>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conseguir ligar e desligar os LEDs do RoPE</w:t>
            </w:r>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0" w:name="_Ref58364453"/>
          </w:p>
        </w:tc>
        <w:bookmarkEnd w:id="40"/>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RoPE</w:t>
            </w:r>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1" w:name="_Ref58364480"/>
          </w:p>
        </w:tc>
        <w:bookmarkEnd w:id="41"/>
        <w:tc>
          <w:tcPr>
            <w:tcW w:w="8221" w:type="dxa"/>
            <w:vAlign w:val="center"/>
          </w:tcPr>
          <w:p w14:paraId="40AF705A" w14:textId="11F22733" w:rsidR="00EA3160" w:rsidRDefault="00EA3160" w:rsidP="00D54F53">
            <w:pPr>
              <w:spacing w:line="264" w:lineRule="auto"/>
              <w:rPr>
                <w:sz w:val="18"/>
                <w:szCs w:val="18"/>
              </w:rPr>
            </w:pPr>
            <w:r>
              <w:rPr>
                <w:sz w:val="18"/>
                <w:szCs w:val="18"/>
              </w:rPr>
              <w:t>Os dispositivos externos devem conseguir remover instruções da memória do RoPE</w:t>
            </w:r>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2" w:name="_Ref58364609"/>
          </w:p>
        </w:tc>
        <w:bookmarkEnd w:id="42"/>
        <w:tc>
          <w:tcPr>
            <w:tcW w:w="8221" w:type="dxa"/>
            <w:vAlign w:val="center"/>
          </w:tcPr>
          <w:p w14:paraId="080E1C81" w14:textId="42ED688A" w:rsidR="00C868B9" w:rsidRDefault="00C868B9" w:rsidP="00D54F53">
            <w:pPr>
              <w:spacing w:line="264" w:lineRule="auto"/>
              <w:rPr>
                <w:sz w:val="18"/>
                <w:szCs w:val="18"/>
              </w:rPr>
            </w:pPr>
            <w:r>
              <w:rPr>
                <w:sz w:val="18"/>
                <w:szCs w:val="18"/>
              </w:rPr>
              <w:t>Os dispositivos externos devem conseguir alterar o tamanho da memória de instruções do RoPE</w:t>
            </w:r>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3" w:name="_Ref58364673"/>
          </w:p>
        </w:tc>
        <w:bookmarkEnd w:id="43"/>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a memória de instruções do RoPE</w:t>
            </w:r>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4" w:name="_Ref58364823"/>
          </w:p>
        </w:tc>
        <w:bookmarkEnd w:id="44"/>
        <w:tc>
          <w:tcPr>
            <w:tcW w:w="8221" w:type="dxa"/>
            <w:vAlign w:val="center"/>
          </w:tcPr>
          <w:p w14:paraId="6FB3853C" w14:textId="2004F490" w:rsidR="000878B3" w:rsidRDefault="00F00E2C" w:rsidP="00D54F53">
            <w:pPr>
              <w:spacing w:line="264" w:lineRule="auto"/>
              <w:rPr>
                <w:sz w:val="18"/>
                <w:szCs w:val="18"/>
              </w:rPr>
            </w:pPr>
            <w:r>
              <w:rPr>
                <w:sz w:val="18"/>
                <w:szCs w:val="18"/>
              </w:rPr>
              <w:t>Os dispositivos externos devem conseguir executar um programa armazenado na memória do RoPE</w:t>
            </w:r>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5" w:name="_Ref58364972"/>
          </w:p>
        </w:tc>
        <w:bookmarkEnd w:id="45"/>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6" w:name="_Ref58364683"/>
          </w:p>
        </w:tc>
        <w:bookmarkEnd w:id="46"/>
        <w:tc>
          <w:tcPr>
            <w:tcW w:w="8221" w:type="dxa"/>
            <w:vAlign w:val="center"/>
          </w:tcPr>
          <w:p w14:paraId="3EAE422A" w14:textId="7AA13666" w:rsidR="00CD6F25" w:rsidRDefault="00CD6F25" w:rsidP="00CD6F25">
            <w:pPr>
              <w:spacing w:line="264" w:lineRule="auto"/>
              <w:rPr>
                <w:sz w:val="18"/>
                <w:szCs w:val="18"/>
              </w:rPr>
            </w:pPr>
            <w:r>
              <w:rPr>
                <w:sz w:val="18"/>
                <w:szCs w:val="18"/>
              </w:rPr>
              <w:t>Os dispositivos externos devem conseguir instruir o RoP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47" w:name="_Ref58364690"/>
          </w:p>
        </w:tc>
        <w:bookmarkEnd w:id="47"/>
        <w:tc>
          <w:tcPr>
            <w:tcW w:w="8221" w:type="dxa"/>
            <w:vAlign w:val="center"/>
          </w:tcPr>
          <w:p w14:paraId="3C1A7836" w14:textId="7AEE8A5E" w:rsidR="00CD6F25" w:rsidRDefault="00CD6F25" w:rsidP="00CD6F25">
            <w:pPr>
              <w:spacing w:line="264" w:lineRule="auto"/>
              <w:rPr>
                <w:sz w:val="18"/>
                <w:szCs w:val="18"/>
              </w:rPr>
            </w:pPr>
            <w:r>
              <w:rPr>
                <w:sz w:val="18"/>
                <w:szCs w:val="18"/>
              </w:rPr>
              <w:t>Os dispositivos externos devem conseguir simular o pressionamento dos botões do RoPE</w:t>
            </w:r>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48" w:name="_Ref58417098"/>
          </w:p>
        </w:tc>
        <w:bookmarkEnd w:id="48"/>
        <w:tc>
          <w:tcPr>
            <w:tcW w:w="8221" w:type="dxa"/>
            <w:vAlign w:val="center"/>
          </w:tcPr>
          <w:p w14:paraId="6E24E5F4" w14:textId="1B2D01F1" w:rsidR="00CD6F25" w:rsidRDefault="00CD6F25" w:rsidP="00CD6F25">
            <w:pPr>
              <w:spacing w:line="264" w:lineRule="auto"/>
              <w:rPr>
                <w:sz w:val="18"/>
                <w:szCs w:val="18"/>
              </w:rPr>
            </w:pPr>
            <w:r>
              <w:rPr>
                <w:sz w:val="18"/>
                <w:szCs w:val="18"/>
              </w:rPr>
              <w:t>Os dispositivos externos devem ser notificados quando o RoP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49" w:name="_Ref58417342"/>
          </w:p>
        </w:tc>
        <w:bookmarkEnd w:id="49"/>
        <w:tc>
          <w:tcPr>
            <w:tcW w:w="8221" w:type="dxa"/>
            <w:vAlign w:val="center"/>
          </w:tcPr>
          <w:p w14:paraId="1E8EBA47" w14:textId="2E4043E0" w:rsidR="00CD6F25" w:rsidRDefault="00CD6F25" w:rsidP="00CD6F25">
            <w:pPr>
              <w:spacing w:line="264" w:lineRule="auto"/>
              <w:rPr>
                <w:sz w:val="18"/>
                <w:szCs w:val="18"/>
              </w:rPr>
            </w:pPr>
            <w:r>
              <w:rPr>
                <w:sz w:val="18"/>
                <w:szCs w:val="18"/>
              </w:rPr>
              <w:t>Os dispositivos externos devem ser notificados quando o RoP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50" w:name="_Ref58417815"/>
          </w:p>
        </w:tc>
        <w:bookmarkEnd w:id="50"/>
        <w:tc>
          <w:tcPr>
            <w:tcW w:w="8221" w:type="dxa"/>
            <w:vAlign w:val="center"/>
          </w:tcPr>
          <w:p w14:paraId="09C8CA16" w14:textId="432351B3" w:rsidR="00CD6F25" w:rsidRDefault="00CD6F25" w:rsidP="00CD6F25">
            <w:pPr>
              <w:spacing w:line="264" w:lineRule="auto"/>
              <w:rPr>
                <w:sz w:val="18"/>
                <w:szCs w:val="18"/>
              </w:rPr>
            </w:pPr>
            <w:r>
              <w:rPr>
                <w:sz w:val="18"/>
                <w:szCs w:val="18"/>
              </w:rPr>
              <w:t>Os dispositivos externos devem ser notificados quando o nível de bateria do RoP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51" w:name="_Ref58419014"/>
          </w:p>
        </w:tc>
        <w:bookmarkEnd w:id="51"/>
        <w:tc>
          <w:tcPr>
            <w:tcW w:w="8221" w:type="dxa"/>
            <w:vAlign w:val="center"/>
          </w:tcPr>
          <w:p w14:paraId="0F7145D6" w14:textId="3C9B543D" w:rsidR="00CD6F25" w:rsidRDefault="00CD6F25" w:rsidP="00CD6F25">
            <w:pPr>
              <w:spacing w:line="264" w:lineRule="auto"/>
              <w:rPr>
                <w:sz w:val="18"/>
                <w:szCs w:val="18"/>
              </w:rPr>
            </w:pPr>
            <w:r>
              <w:rPr>
                <w:sz w:val="18"/>
                <w:szCs w:val="18"/>
              </w:rPr>
              <w:t>Os dispositivos externos devem ser notificados quando o som do RoP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52" w:name="_Ref58420480"/>
          </w:p>
        </w:tc>
        <w:bookmarkEnd w:id="52"/>
        <w:tc>
          <w:tcPr>
            <w:tcW w:w="8221" w:type="dxa"/>
            <w:vAlign w:val="center"/>
          </w:tcPr>
          <w:p w14:paraId="51206267" w14:textId="23DFCA1D" w:rsidR="00CD6F25" w:rsidRDefault="00CD6F25" w:rsidP="00CD6F25">
            <w:pPr>
              <w:spacing w:line="264" w:lineRule="auto"/>
              <w:rPr>
                <w:sz w:val="18"/>
                <w:szCs w:val="18"/>
              </w:rPr>
            </w:pPr>
            <w:r>
              <w:rPr>
                <w:sz w:val="18"/>
                <w:szCs w:val="18"/>
              </w:rPr>
              <w:t>Os dispositivos externos devem ser notificados quando a tonalidade dos sons do RoP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53" w:name="_Ref58421936"/>
          </w:p>
        </w:tc>
        <w:bookmarkEnd w:id="53"/>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RoPE</w:t>
            </w:r>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p>
        </w:tc>
        <w:tc>
          <w:tcPr>
            <w:tcW w:w="8221" w:type="dxa"/>
            <w:vAlign w:val="center"/>
          </w:tcPr>
          <w:p w14:paraId="2BCA525D" w14:textId="7CF03E3A" w:rsidR="00CD6F25" w:rsidRDefault="00CD6F25" w:rsidP="00CD6F25">
            <w:pPr>
              <w:spacing w:line="264" w:lineRule="auto"/>
              <w:rPr>
                <w:sz w:val="18"/>
                <w:szCs w:val="18"/>
              </w:rPr>
            </w:pPr>
            <w:r>
              <w:rPr>
                <w:sz w:val="18"/>
                <w:szCs w:val="18"/>
              </w:rPr>
              <w:t>Os dispositivos externos devem ser notificados quando um LED do RoP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p>
        </w:tc>
        <w:tc>
          <w:tcPr>
            <w:tcW w:w="8221" w:type="dxa"/>
            <w:vAlign w:val="center"/>
          </w:tcPr>
          <w:p w14:paraId="06AEF75C" w14:textId="721A2A7C" w:rsidR="00CD6F25" w:rsidRDefault="00CD6F25" w:rsidP="00CD6F25">
            <w:pPr>
              <w:spacing w:line="264" w:lineRule="auto"/>
              <w:rPr>
                <w:sz w:val="18"/>
                <w:szCs w:val="18"/>
              </w:rPr>
            </w:pPr>
            <w:r>
              <w:rPr>
                <w:sz w:val="18"/>
                <w:szCs w:val="18"/>
              </w:rPr>
              <w:t>Os dispositivos externos devem ser notificados quando uma instrução for inserida na memória do RoPE</w:t>
            </w:r>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p>
        </w:tc>
        <w:tc>
          <w:tcPr>
            <w:tcW w:w="8221" w:type="dxa"/>
            <w:vAlign w:val="center"/>
          </w:tcPr>
          <w:p w14:paraId="1934F2CC" w14:textId="59C4D3BB" w:rsidR="00CD6F25" w:rsidRDefault="00CD6F25" w:rsidP="00CD6F25">
            <w:pPr>
              <w:spacing w:line="264" w:lineRule="auto"/>
              <w:rPr>
                <w:sz w:val="18"/>
                <w:szCs w:val="18"/>
              </w:rPr>
            </w:pPr>
            <w:r>
              <w:rPr>
                <w:sz w:val="18"/>
                <w:szCs w:val="18"/>
              </w:rPr>
              <w:t>Os dispositivos externos devem ser notificados quando uma instrução for removida da memória do RoPE</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p>
        </w:tc>
        <w:tc>
          <w:tcPr>
            <w:tcW w:w="8221" w:type="dxa"/>
            <w:vAlign w:val="center"/>
          </w:tcPr>
          <w:p w14:paraId="4EDBC675" w14:textId="70FC4962" w:rsidR="00CD6F25" w:rsidRDefault="00CD6F25" w:rsidP="00CD6F25">
            <w:pPr>
              <w:spacing w:line="264" w:lineRule="auto"/>
              <w:rPr>
                <w:sz w:val="18"/>
                <w:szCs w:val="18"/>
              </w:rPr>
            </w:pPr>
            <w:r>
              <w:rPr>
                <w:sz w:val="18"/>
                <w:szCs w:val="18"/>
              </w:rPr>
              <w:t>Os dispositivos externos devem ser notificados quando a memória do RoP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p>
        </w:tc>
        <w:tc>
          <w:tcPr>
            <w:tcW w:w="8221" w:type="dxa"/>
            <w:vAlign w:val="center"/>
          </w:tcPr>
          <w:p w14:paraId="5D169B52" w14:textId="62D81522" w:rsidR="00CD6F25" w:rsidRDefault="00CD6F25" w:rsidP="00CD6F25">
            <w:pPr>
              <w:spacing w:line="264" w:lineRule="auto"/>
              <w:rPr>
                <w:sz w:val="18"/>
                <w:szCs w:val="18"/>
              </w:rPr>
            </w:pPr>
            <w:r>
              <w:rPr>
                <w:sz w:val="18"/>
                <w:szCs w:val="18"/>
              </w:rPr>
              <w:t>Os dispositivos externos devem ser notificados quando o RoPE iniciar 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p>
        </w:tc>
        <w:tc>
          <w:tcPr>
            <w:tcW w:w="8221" w:type="dxa"/>
            <w:vAlign w:val="center"/>
          </w:tcPr>
          <w:p w14:paraId="5189698E" w14:textId="7CDA3438" w:rsidR="006E4B60" w:rsidRDefault="006E4B60" w:rsidP="00CD6F25">
            <w:pPr>
              <w:spacing w:line="264" w:lineRule="auto"/>
              <w:rPr>
                <w:sz w:val="18"/>
                <w:szCs w:val="18"/>
              </w:rPr>
            </w:pPr>
            <w:r>
              <w:rPr>
                <w:sz w:val="18"/>
                <w:szCs w:val="18"/>
              </w:rPr>
              <w:t>Os dispositivos externos devem ser notificados quando o RoP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p>
        </w:tc>
        <w:tc>
          <w:tcPr>
            <w:tcW w:w="8221" w:type="dxa"/>
            <w:vAlign w:val="center"/>
          </w:tcPr>
          <w:p w14:paraId="7BEF1FC9" w14:textId="794A0202" w:rsidR="00CD6F25" w:rsidRDefault="00CD6F25" w:rsidP="00CD6F25">
            <w:pPr>
              <w:spacing w:line="264" w:lineRule="auto"/>
              <w:rPr>
                <w:sz w:val="18"/>
                <w:szCs w:val="18"/>
              </w:rPr>
            </w:pPr>
            <w:r>
              <w:rPr>
                <w:sz w:val="18"/>
                <w:szCs w:val="18"/>
              </w:rPr>
              <w:t>Os dispositivos externos devem ser notificados quando um botão do RoP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p>
        </w:tc>
        <w:tc>
          <w:tcPr>
            <w:tcW w:w="8221" w:type="dxa"/>
            <w:vAlign w:val="center"/>
          </w:tcPr>
          <w:p w14:paraId="69F8586F" w14:textId="0ABADEA0" w:rsidR="00CD6F25" w:rsidRDefault="00CD6F25" w:rsidP="00CD6F25">
            <w:pPr>
              <w:spacing w:line="264" w:lineRule="auto"/>
              <w:rPr>
                <w:sz w:val="18"/>
                <w:szCs w:val="18"/>
              </w:rPr>
            </w:pPr>
            <w:r>
              <w:rPr>
                <w:sz w:val="18"/>
                <w:szCs w:val="18"/>
              </w:rPr>
              <w:t>Os dispositivos externos devem ser notificados do estado inicial do RoP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54" w:name="_Ref58416576"/>
          </w:p>
        </w:tc>
        <w:bookmarkEnd w:id="54"/>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RoPE conectadas ao </w:t>
            </w:r>
            <w:r>
              <w:rPr>
                <w:i/>
                <w:iCs/>
                <w:sz w:val="18"/>
                <w:szCs w:val="18"/>
              </w:rPr>
              <w:t>broker</w:t>
            </w:r>
          </w:p>
        </w:tc>
      </w:tr>
    </w:tbl>
    <w:p w14:paraId="68730C33" w14:textId="506AB42F" w:rsidR="00AA09FE" w:rsidRDefault="00C868B9" w:rsidP="00C868B9">
      <w:pPr>
        <w:pStyle w:val="Legenda"/>
      </w:pPr>
      <w:bookmarkStart w:id="55" w:name="_Ref58374394"/>
      <w:r>
        <w:t xml:space="preserve">Tabela </w:t>
      </w:r>
      <w:r>
        <w:fldChar w:fldCharType="begin"/>
      </w:r>
      <w:r>
        <w:instrText xml:space="preserve"> SEQ Tabela \* ARABIC </w:instrText>
      </w:r>
      <w:r>
        <w:fldChar w:fldCharType="separate"/>
      </w:r>
      <w:r w:rsidR="002365E1">
        <w:rPr>
          <w:noProof/>
        </w:rPr>
        <w:t>2</w:t>
      </w:r>
      <w:r>
        <w:fldChar w:fldCharType="end"/>
      </w:r>
      <w:bookmarkEnd w:id="55"/>
      <w:r>
        <w:t>. Requisitos funcionais do Smart Rope</w:t>
      </w:r>
    </w:p>
    <w:p w14:paraId="38B7BC65" w14:textId="6AA0D471" w:rsidR="00C51542" w:rsidRDefault="0025658F" w:rsidP="00C51542">
      <w:pPr>
        <w:spacing w:before="240" w:after="240" w:line="360" w:lineRule="auto"/>
        <w:ind w:firstLine="709"/>
        <w:jc w:val="both"/>
      </w:pPr>
      <w:r>
        <w:t xml:space="preserve">Para cumprir o objetivo de conectar o RoP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2365E1">
        <w:t xml:space="preserve">Figura </w:t>
      </w:r>
      <w:r w:rsidR="002365E1">
        <w:rPr>
          <w:noProof/>
        </w:rPr>
        <w:t>6</w:t>
      </w:r>
      <w:r w:rsidR="005318E0">
        <w:fldChar w:fldCharType="end"/>
      </w:r>
      <w:r w:rsidR="005318E0">
        <w:t xml:space="preserve">, pois a PCB do </w:t>
      </w:r>
      <w:r w:rsidR="005318E0">
        <w:lastRenderedPageBreak/>
        <w:t>RoPE já expõe um conjunto de pinos para a conexão com módulos externos</w:t>
      </w:r>
      <w:r w:rsidR="00ED4A43">
        <w:t xml:space="preserve"> usando a interface serial (</w:t>
      </w:r>
      <w:r w:rsidR="00ED4A43">
        <w:rPr>
          <w:i/>
          <w:iCs/>
        </w:rPr>
        <w:t>UART</w:t>
      </w:r>
      <w:r w:rsidR="00ED4A43">
        <w:t>)</w:t>
      </w:r>
      <w:r w:rsidR="005318E0">
        <w:t>.</w:t>
      </w:r>
    </w:p>
    <w:p w14:paraId="30484F7B" w14:textId="4B224EE5" w:rsidR="00C51542" w:rsidRDefault="00C51542" w:rsidP="00ED3DC8">
      <w:pPr>
        <w:pStyle w:val="Imagem"/>
      </w:pPr>
      <w:r>
        <w:t xml:space="preserve"> </w:t>
      </w:r>
      <w:r w:rsidR="00ED3DC8">
        <w:drawing>
          <wp:inline distT="0" distB="0" distL="0" distR="0" wp14:anchorId="7E397C75" wp14:editId="7915F2DF">
            <wp:extent cx="3104866" cy="1914667"/>
            <wp:effectExtent l="19050" t="19050" r="19685" b="9525"/>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a:blip r:embed="rId19">
                      <a:extLst>
                        <a:ext uri="{28A0092B-C50C-407E-A947-70E740481C1C}">
                          <a14:useLocalDpi xmlns:a14="http://schemas.microsoft.com/office/drawing/2010/main" val="0"/>
                        </a:ext>
                      </a:extLst>
                    </a:blip>
                    <a:stretch>
                      <a:fillRect/>
                    </a:stretch>
                  </pic:blipFill>
                  <pic:spPr>
                    <a:xfrm>
                      <a:off x="0" y="0"/>
                      <a:ext cx="3125311" cy="1927275"/>
                    </a:xfrm>
                    <a:prstGeom prst="rect">
                      <a:avLst/>
                    </a:prstGeom>
                    <a:ln>
                      <a:solidFill>
                        <a:schemeClr val="tx1"/>
                      </a:solidFill>
                    </a:ln>
                  </pic:spPr>
                </pic:pic>
              </a:graphicData>
            </a:graphic>
          </wp:inline>
        </w:drawing>
      </w:r>
    </w:p>
    <w:p w14:paraId="2A899C2B" w14:textId="5C45CB35" w:rsidR="00F97501" w:rsidRDefault="00ED3DC8" w:rsidP="00ED3DC8">
      <w:pPr>
        <w:pStyle w:val="RtulodeFigura"/>
      </w:pPr>
      <w:bookmarkStart w:id="56" w:name="_Ref58379504"/>
      <w:r>
        <w:t xml:space="preserve">Figura </w:t>
      </w:r>
      <w:r>
        <w:fldChar w:fldCharType="begin"/>
      </w:r>
      <w:r>
        <w:instrText xml:space="preserve"> SEQ Figura \* ARABIC </w:instrText>
      </w:r>
      <w:r>
        <w:fldChar w:fldCharType="separate"/>
      </w:r>
      <w:r w:rsidR="002365E1">
        <w:rPr>
          <w:noProof/>
        </w:rPr>
        <w:t>6</w:t>
      </w:r>
      <w:r>
        <w:fldChar w:fldCharType="end"/>
      </w:r>
      <w:bookmarkEnd w:id="56"/>
      <w:r>
        <w:t>. Conexão do ESP-01 com o RoPE</w:t>
      </w:r>
    </w:p>
    <w:p w14:paraId="00F6C128" w14:textId="6EBE08DA"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conectar, conforme ilustrado na </w:t>
      </w:r>
      <w:r w:rsidR="00ED4A43">
        <w:fldChar w:fldCharType="begin"/>
      </w:r>
      <w:r w:rsidR="00ED4A43">
        <w:instrText xml:space="preserve"> REF _Ref58380951 \h </w:instrText>
      </w:r>
      <w:r w:rsidR="00ED4A43">
        <w:fldChar w:fldCharType="separate"/>
      </w:r>
      <w:r w:rsidR="002365E1">
        <w:t xml:space="preserve">Figura </w:t>
      </w:r>
      <w:r w:rsidR="002365E1">
        <w:rPr>
          <w:noProof/>
        </w:rPr>
        <w:t>7</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57" w:name="_MON_1668993022"/>
          <w:bookmarkEnd w:id="57"/>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117" type="#_x0000_t75" style="width:425pt;height:54.8pt" o:ole="">
                  <v:imagedata r:id="rId20" o:title=""/>
                </v:shape>
                <o:OLEObject Type="Embed" ProgID="Word.OpenDocumentText.12" ShapeID="_x0000_i1117" DrawAspect="Content" ObjectID="_1669035926" r:id="rId21"/>
              </w:object>
            </w:r>
          </w:p>
        </w:tc>
      </w:tr>
    </w:tbl>
    <w:p w14:paraId="7C99A04C" w14:textId="31B2A430" w:rsidR="00291AF9" w:rsidRDefault="00291AF9" w:rsidP="00291AF9">
      <w:pPr>
        <w:pStyle w:val="RtulodeFigura"/>
      </w:pPr>
      <w:bookmarkStart w:id="58" w:name="_Ref58380951"/>
      <w:r>
        <w:t xml:space="preserve">Figura </w:t>
      </w:r>
      <w:r>
        <w:fldChar w:fldCharType="begin"/>
      </w:r>
      <w:r>
        <w:instrText xml:space="preserve"> SEQ Figura \* ARABIC </w:instrText>
      </w:r>
      <w:r>
        <w:fldChar w:fldCharType="separate"/>
      </w:r>
      <w:r w:rsidR="002365E1">
        <w:rPr>
          <w:noProof/>
        </w:rPr>
        <w:t>7</w:t>
      </w:r>
      <w:r>
        <w:fldChar w:fldCharType="end"/>
      </w:r>
      <w:bookmarkEnd w:id="58"/>
      <w:r>
        <w:t xml:space="preserve">. </w:t>
      </w:r>
      <w:r w:rsidRPr="00465CAC">
        <w:t>Trecho de código para configuração da rede Wi-Fi</w:t>
      </w:r>
    </w:p>
    <w:p w14:paraId="018C5276" w14:textId="5909B28C" w:rsidR="00D74888" w:rsidRDefault="0025658F" w:rsidP="009228C1">
      <w:pPr>
        <w:spacing w:before="240" w:after="240" w:line="360" w:lineRule="auto"/>
        <w:ind w:firstLine="709"/>
        <w:jc w:val="both"/>
      </w:pPr>
      <w:r>
        <w:t>O Smart Rop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2365E1">
        <w:t>1.5</w:t>
      </w:r>
      <w:r>
        <w:fldChar w:fldCharType="end"/>
      </w:r>
      <w:r>
        <w:t>.</w:t>
      </w:r>
      <w:r w:rsidR="00D74888">
        <w:t xml:space="preserve"> </w:t>
      </w:r>
      <w:r w:rsidR="00B2171A">
        <w:t>Conforme é estabelecido nesse protocolo, para que ocorra a comunicação entre</w:t>
      </w:r>
      <w:r w:rsidR="00C92F20">
        <w:t xml:space="preserve"> o RoP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3 temas, os quais estão relacionados na </w:t>
      </w:r>
      <w:r w:rsidR="009228C1">
        <w:fldChar w:fldCharType="begin"/>
      </w:r>
      <w:r w:rsidR="009228C1">
        <w:instrText xml:space="preserve"> REF _Ref58385841 \h </w:instrText>
      </w:r>
      <w:r w:rsidR="009228C1">
        <w:fldChar w:fldCharType="separate"/>
      </w:r>
      <w:r w:rsidR="002365E1">
        <w:t xml:space="preserve">Tabela </w:t>
      </w:r>
      <w:r w:rsidR="002365E1">
        <w:rPr>
          <w:noProof/>
        </w:rPr>
        <w:t>3</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r w:rsidRPr="00E12744">
              <w:rPr>
                <w:sz w:val="18"/>
                <w:szCs w:val="18"/>
              </w:rPr>
              <w:t>rope/list</w:t>
            </w:r>
          </w:p>
        </w:tc>
        <w:tc>
          <w:tcPr>
            <w:tcW w:w="6237" w:type="dxa"/>
            <w:vAlign w:val="center"/>
          </w:tcPr>
          <w:p w14:paraId="3CFB8E8E" w14:textId="5AED8AD4"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w:instrText>
            </w:r>
            <w:r w:rsidR="00AF7A30" w:rsidRPr="00E12744">
              <w:rPr>
                <w:b/>
                <w:bCs/>
                <w:sz w:val="18"/>
                <w:szCs w:val="18"/>
              </w:rPr>
            </w:r>
            <w:r w:rsidR="00AF7A30" w:rsidRPr="00E12744">
              <w:rPr>
                <w:b/>
                <w:bCs/>
                <w:sz w:val="18"/>
                <w:szCs w:val="18"/>
              </w:rPr>
              <w:instrText xml:space="preserve"> \* MERGEFORMAT </w:instrText>
            </w:r>
            <w:r w:rsidR="00AF7A30" w:rsidRPr="00E12744">
              <w:rPr>
                <w:b/>
                <w:bCs/>
                <w:sz w:val="18"/>
                <w:szCs w:val="18"/>
              </w:rPr>
              <w:fldChar w:fldCharType="separate"/>
            </w:r>
            <w:r w:rsidR="002365E1">
              <w:rPr>
                <w:b/>
                <w:bCs/>
                <w:sz w:val="18"/>
                <w:szCs w:val="18"/>
              </w:rPr>
              <w:t>RF29</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r w:rsidRPr="00E12744">
              <w:rPr>
                <w:sz w:val="18"/>
                <w:szCs w:val="18"/>
              </w:rPr>
              <w:t>rope/{serial}/control</w:t>
            </w:r>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RoPE.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r w:rsidRPr="00E12744">
              <w:rPr>
                <w:sz w:val="18"/>
                <w:szCs w:val="18"/>
              </w:rPr>
              <w:t>rope/{serial}/events</w:t>
            </w:r>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RoP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2382217F" w:rsidR="00D74888" w:rsidRDefault="009228C1" w:rsidP="009228C1">
      <w:pPr>
        <w:pStyle w:val="RtulodeFigura"/>
      </w:pPr>
      <w:bookmarkStart w:id="59" w:name="_Ref58385841"/>
      <w:r>
        <w:lastRenderedPageBreak/>
        <w:t xml:space="preserve">Tabela </w:t>
      </w:r>
      <w:r>
        <w:fldChar w:fldCharType="begin"/>
      </w:r>
      <w:r>
        <w:instrText xml:space="preserve"> SEQ Tabela \* ARABIC </w:instrText>
      </w:r>
      <w:r>
        <w:fldChar w:fldCharType="separate"/>
      </w:r>
      <w:r w:rsidR="002365E1">
        <w:rPr>
          <w:noProof/>
        </w:rPr>
        <w:t>3</w:t>
      </w:r>
      <w:r>
        <w:fldChar w:fldCharType="end"/>
      </w:r>
      <w:bookmarkEnd w:id="59"/>
      <w:r>
        <w:t>. Temas do Smart RoPE</w:t>
      </w:r>
    </w:p>
    <w:p w14:paraId="3EFF6B9D" w14:textId="3E638AC7" w:rsidR="00761D80" w:rsidRPr="009373EC" w:rsidRDefault="0017558A" w:rsidP="00DA6805">
      <w:pPr>
        <w:spacing w:before="240" w:after="240" w:line="360" w:lineRule="auto"/>
        <w:ind w:firstLine="709"/>
        <w:jc w:val="both"/>
      </w:pPr>
      <w:r>
        <w:t xml:space="preserve">Para o recebimento de comandos remotos a comunicação ocorre em duas etapas. Na primeira etapa o RoPE se conecta ao </w:t>
      </w:r>
      <w:r>
        <w:rPr>
          <w:i/>
          <w:iCs/>
        </w:rPr>
        <w:t>broker</w:t>
      </w:r>
      <w:r>
        <w:t xml:space="preserve"> e publica uma mensagem contendo o seu número de série no </w:t>
      </w:r>
      <w:r>
        <w:rPr>
          <w:i/>
          <w:iCs/>
        </w:rPr>
        <w:t>tema</w:t>
      </w:r>
      <w:r>
        <w:t xml:space="preserve"> “rope/list”. Ao mesmo tempo, o dispositivo que deseja enviar comandos ao RoPE se conecta ao </w:t>
      </w:r>
      <w:r>
        <w:rPr>
          <w:i/>
          <w:iCs/>
        </w:rPr>
        <w:t>broker</w:t>
      </w:r>
      <w:r>
        <w:t xml:space="preserve"> e se inscreve no mesmo </w:t>
      </w:r>
      <w:r>
        <w:rPr>
          <w:i/>
          <w:iCs/>
        </w:rPr>
        <w:t>tema</w:t>
      </w:r>
      <w:r>
        <w:t xml:space="preserve">. Após a inscrição, o </w:t>
      </w:r>
      <w:r w:rsidRPr="009373EC">
        <w:rPr>
          <w:i/>
          <w:iCs/>
        </w:rPr>
        <w:t>broker</w:t>
      </w:r>
      <w:r>
        <w:t xml:space="preserve"> encaminha a mensagem contendo o número de série para o dispositivo, que pode armazená-lo para uso futuro. </w:t>
      </w:r>
      <w:r w:rsidR="009373EC">
        <w:t>Na segunda etapa, o dispositivo publica uma mensagem</w:t>
      </w:r>
      <w:r w:rsidR="00F37249">
        <w:t xml:space="preserve"> </w:t>
      </w:r>
      <w:r w:rsidR="009373EC">
        <w:t>contendo o comando que deve ser executado</w:t>
      </w:r>
      <w:r w:rsidR="00F37249">
        <w:t xml:space="preserve"> </w:t>
      </w:r>
      <w:r w:rsidR="009373EC">
        <w:t xml:space="preserve">no </w:t>
      </w:r>
      <w:r w:rsidR="009373EC">
        <w:rPr>
          <w:i/>
          <w:iCs/>
        </w:rPr>
        <w:t>tema</w:t>
      </w:r>
      <w:r w:rsidR="009373EC">
        <w:t xml:space="preserve"> “rope/{serial}/control”, onde “{serial}” é o número de série do RoPE. Ao mesmo tempo, o RoPE se inscreve no mesmo </w:t>
      </w:r>
      <w:r w:rsidR="009373EC">
        <w:rPr>
          <w:i/>
          <w:iCs/>
        </w:rPr>
        <w:t>tema</w:t>
      </w:r>
      <w:r w:rsidR="009373EC">
        <w:t xml:space="preserve">. Após a inscrição, o </w:t>
      </w:r>
      <w:r w:rsidR="009373EC">
        <w:rPr>
          <w:i/>
          <w:iCs/>
        </w:rPr>
        <w:t>broker</w:t>
      </w:r>
      <w:r w:rsidR="009373EC">
        <w:t xml:space="preserve"> encaminha a mensagem contendo o comando ao RoPE, que pode então executá-lo. Para uma melhor compreensão, a </w:t>
      </w:r>
      <w:r w:rsidR="009373EC">
        <w:fldChar w:fldCharType="begin"/>
      </w:r>
      <w:r w:rsidR="009373EC">
        <w:instrText xml:space="preserve"> REF _Ref58392674 \h </w:instrText>
      </w:r>
      <w:r w:rsidR="009373EC">
        <w:fldChar w:fldCharType="separate"/>
      </w:r>
      <w:r w:rsidR="002365E1">
        <w:t xml:space="preserve">Figura </w:t>
      </w:r>
      <w:r w:rsidR="002365E1">
        <w:rPr>
          <w:noProof/>
        </w:rPr>
        <w:t>8</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026B905C">
            <wp:extent cx="4796811" cy="3486439"/>
            <wp:effectExtent l="19050" t="19050" r="22860" b="1905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22">
                      <a:extLst>
                        <a:ext uri="{28A0092B-C50C-407E-A947-70E740481C1C}">
                          <a14:useLocalDpi xmlns:a14="http://schemas.microsoft.com/office/drawing/2010/main" val="0"/>
                        </a:ext>
                      </a:extLst>
                    </a:blip>
                    <a:stretch>
                      <a:fillRect/>
                    </a:stretch>
                  </pic:blipFill>
                  <pic:spPr>
                    <a:xfrm>
                      <a:off x="0" y="0"/>
                      <a:ext cx="4796811" cy="3486439"/>
                    </a:xfrm>
                    <a:prstGeom prst="rect">
                      <a:avLst/>
                    </a:prstGeom>
                    <a:ln>
                      <a:solidFill>
                        <a:schemeClr val="tx1"/>
                      </a:solidFill>
                    </a:ln>
                  </pic:spPr>
                </pic:pic>
              </a:graphicData>
            </a:graphic>
          </wp:inline>
        </w:drawing>
      </w:r>
    </w:p>
    <w:p w14:paraId="473D8892" w14:textId="1CB771D1" w:rsidR="00612C68" w:rsidRDefault="009373EC" w:rsidP="009373EC">
      <w:pPr>
        <w:pStyle w:val="RtulodeFigura"/>
        <w:rPr>
          <w:noProof/>
        </w:rPr>
      </w:pPr>
      <w:bookmarkStart w:id="60" w:name="_Ref58392674"/>
      <w:r>
        <w:t xml:space="preserve">Figura </w:t>
      </w:r>
      <w:r>
        <w:fldChar w:fldCharType="begin"/>
      </w:r>
      <w:r>
        <w:instrText xml:space="preserve"> SEQ Figura \* ARABIC </w:instrText>
      </w:r>
      <w:r>
        <w:fldChar w:fldCharType="separate"/>
      </w:r>
      <w:r w:rsidR="002365E1">
        <w:rPr>
          <w:noProof/>
        </w:rPr>
        <w:t>8</w:t>
      </w:r>
      <w:r>
        <w:fldChar w:fldCharType="end"/>
      </w:r>
      <w:bookmarkEnd w:id="60"/>
      <w:r>
        <w:t>. Envio de comandos para o RoPE</w:t>
      </w:r>
    </w:p>
    <w:p w14:paraId="6E1F7153" w14:textId="5A8A05C7" w:rsidR="00C66BB4" w:rsidRDefault="00310E04" w:rsidP="00DA6805">
      <w:pPr>
        <w:spacing w:before="240" w:after="240" w:line="360" w:lineRule="auto"/>
        <w:ind w:firstLine="709"/>
        <w:jc w:val="both"/>
      </w:pPr>
      <w:r>
        <w:t xml:space="preserve">Para o </w:t>
      </w:r>
      <w:r w:rsidR="00C66BB4">
        <w:t xml:space="preserve">monitoramento e coleta de dados do RoPE, foi definido um mecanismo baseado em eventos, no qual toda vez que um determinado evento ocorre no RoP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w:t>
      </w:r>
      <w:r w:rsidR="00265392">
        <w:lastRenderedPageBreak/>
        <w:t xml:space="preserve">através de um comando remoto. Em ambos os casos será gerado um evento de pressionamento de botão. Esse mecanismo permite que um dispositivo monitore as ações que estão sendo executados no RoPE por </w:t>
      </w:r>
      <w:r w:rsidR="00194712">
        <w:t xml:space="preserve">intermédio de </w:t>
      </w:r>
      <w:r w:rsidR="00265392">
        <w:t>outro</w:t>
      </w:r>
      <w:r w:rsidR="00194712">
        <w:t xml:space="preserve"> dispositivo</w:t>
      </w:r>
      <w:r w:rsidR="00265392">
        <w:t>.</w:t>
      </w:r>
    </w:p>
    <w:p w14:paraId="6D43842A" w14:textId="14195444" w:rsidR="00265392" w:rsidRPr="009373EC" w:rsidRDefault="000906A9" w:rsidP="00265392">
      <w:pPr>
        <w:spacing w:before="240" w:after="240" w:line="360" w:lineRule="auto"/>
        <w:ind w:firstLine="709"/>
        <w:jc w:val="both"/>
      </w:pPr>
      <w:r>
        <w:t>Assim como no caso anterior, a</w:t>
      </w:r>
      <w:r w:rsidR="00265392">
        <w:t xml:space="preserve"> notificação dos eventos também ocorre em duas etapas. Na primeira etapa o RoPE se conecta ao </w:t>
      </w:r>
      <w:r w:rsidR="00265392">
        <w:rPr>
          <w:i/>
          <w:iCs/>
        </w:rPr>
        <w:t>broker</w:t>
      </w:r>
      <w:r w:rsidR="00265392">
        <w:t xml:space="preserve"> e publica uma mensagem contendo o seu número de série no </w:t>
      </w:r>
      <w:r w:rsidR="00265392">
        <w:rPr>
          <w:i/>
          <w:iCs/>
        </w:rPr>
        <w:t>tema</w:t>
      </w:r>
      <w:r w:rsidR="00265392">
        <w:t xml:space="preserve"> “rope/list”. Ao mesmo tempo, o dispositivo que deseja observar os eventos do RoP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Na segunda etapa, o RoPE publica uma mensagem contendo o evento ocorrido</w:t>
      </w:r>
      <w:r w:rsidR="00F37249">
        <w:t xml:space="preserve"> </w:t>
      </w:r>
      <w:r w:rsidR="00265392">
        <w:t xml:space="preserve">no </w:t>
      </w:r>
      <w:r w:rsidR="00265392">
        <w:rPr>
          <w:i/>
          <w:iCs/>
        </w:rPr>
        <w:t>tema</w:t>
      </w:r>
      <w:r w:rsidR="00265392">
        <w:t xml:space="preserve"> “rope/{serial}/</w:t>
      </w:r>
      <w:r w:rsidR="00F37249">
        <w:t>events</w:t>
      </w:r>
      <w:r w:rsidR="00265392">
        <w:t xml:space="preserve">”, onde “{serial}” é o número de série do RoP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2365E1">
        <w:t xml:space="preserve">Figura </w:t>
      </w:r>
      <w:r w:rsidR="002365E1">
        <w:rPr>
          <w:noProof/>
        </w:rPr>
        <w:t>9</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drawing>
          <wp:inline distT="0" distB="0" distL="0" distR="0" wp14:anchorId="17E831FF" wp14:editId="41D2B41E">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23">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3FA3D8AE" w:rsidR="00F37249" w:rsidRDefault="00F37249" w:rsidP="00F37249">
      <w:pPr>
        <w:pStyle w:val="RtulodeFigura"/>
      </w:pPr>
      <w:bookmarkStart w:id="61" w:name="_Ref58398002"/>
      <w:r>
        <w:t xml:space="preserve">Figura </w:t>
      </w:r>
      <w:r>
        <w:fldChar w:fldCharType="begin"/>
      </w:r>
      <w:r>
        <w:instrText xml:space="preserve"> SEQ Figura \* ARABIC </w:instrText>
      </w:r>
      <w:r>
        <w:fldChar w:fldCharType="separate"/>
      </w:r>
      <w:r w:rsidR="002365E1">
        <w:rPr>
          <w:noProof/>
        </w:rPr>
        <w:t>9</w:t>
      </w:r>
      <w:r>
        <w:fldChar w:fldCharType="end"/>
      </w:r>
      <w:bookmarkEnd w:id="61"/>
      <w:r>
        <w:t>. Envio de eventos para os dispositivos</w:t>
      </w:r>
    </w:p>
    <w:p w14:paraId="0B4089E3" w14:textId="631184A2" w:rsidR="00D53CA1" w:rsidRDefault="00645015" w:rsidP="00DA6805">
      <w:pPr>
        <w:spacing w:before="240" w:after="240" w:line="360" w:lineRule="auto"/>
        <w:ind w:firstLine="709"/>
        <w:jc w:val="both"/>
      </w:pPr>
      <w:r>
        <w:t xml:space="preserve">O próximo </w:t>
      </w:r>
      <w:r w:rsidR="005B4D7A">
        <w:t xml:space="preserve">passo </w:t>
      </w:r>
      <w:r>
        <w:t>é definir o formato das mensagens que serão enviadas durante a comunicação. Quanto à isso, o</w:t>
      </w:r>
      <w:r w:rsidR="00E9692A">
        <w:t xml:space="preserve"> protocolo MQTT não impõe um formato para o conteúdo (</w:t>
      </w:r>
      <w:r w:rsidR="00E9692A">
        <w:rPr>
          <w:i/>
          <w:iCs/>
        </w:rPr>
        <w:t>payload</w:t>
      </w:r>
      <w:r w:rsidR="00E9692A">
        <w:t xml:space="preserve">) das mensagens enviadas, desde que o seu tamanho não ultrapasse 256MB </w:t>
      </w:r>
      <w:r w:rsidR="00E9692A">
        <w:fldChar w:fldCharType="begin"/>
      </w:r>
      <w:r w:rsidR="00E9692A">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rsidR="00E9692A">
        <w:fldChar w:fldCharType="separate"/>
      </w:r>
      <w:r w:rsidR="00E9692A" w:rsidRPr="00D736F5">
        <w:t xml:space="preserve">(OASIS MQTT </w:t>
      </w:r>
      <w:r w:rsidR="00E9692A" w:rsidRPr="00D736F5">
        <w:lastRenderedPageBreak/>
        <w:t>TECHNICAL COMMITTEE, 2014, p. 1)</w:t>
      </w:r>
      <w:r w:rsidR="00E9692A">
        <w:fldChar w:fldCharType="end"/>
      </w:r>
      <w:r w:rsidR="00E9692A">
        <w:t xml:space="preserve">, podendo conter desde informações textuais simples até dados binários, como os </w:t>
      </w:r>
      <w:r w:rsidR="00E9692A" w:rsidRPr="00D736F5">
        <w:rPr>
          <w:i/>
          <w:iCs/>
        </w:rPr>
        <w:t>bytes</w:t>
      </w:r>
      <w:r w:rsidR="00E9692A">
        <w:t xml:space="preserve"> de uma imagem, por exemplo.</w:t>
      </w:r>
    </w:p>
    <w:p w14:paraId="7158081E" w14:textId="0557C74E" w:rsidR="00261DD8" w:rsidRDefault="00D53CA1" w:rsidP="00DA6805">
      <w:pPr>
        <w:spacing w:before="240" w:after="240" w:line="360" w:lineRule="auto"/>
        <w:ind w:firstLine="709"/>
        <w:jc w:val="both"/>
      </w:pPr>
      <w:r>
        <w:t xml:space="preserve">No contexto do Smart RoPE, </w:t>
      </w:r>
      <w:r w:rsidR="00261DD8">
        <w:t xml:space="preserve">todas as </w:t>
      </w:r>
      <w:r>
        <w:t>mensagens possuem uma estrutura bem</w:t>
      </w:r>
      <w:r w:rsidR="00261DD8">
        <w:t xml:space="preserve"> definida. As mensagens de controle remoto são compostas por um comando e por uma lista de parâmetros necessários à sua execução. Por exemplo, o comando para ligar um LED do RoPE requer que seja informado qual dos cinco LEDs existentes será ligado. Da mesma forma, as mensagens de eventos são compostas pelo tipo de evento e por um conjunto de dados relacionados a esse evento. Por exemplo, o evento de </w:t>
      </w:r>
      <w:r w:rsidR="00710550">
        <w:t xml:space="preserve">uma nota sendo reproduzida </w:t>
      </w:r>
      <w:r w:rsidR="00261DD8">
        <w:t>requer que seja identi</w:t>
      </w:r>
      <w:r w:rsidR="00710550">
        <w:t>ficada qual foi a nota e qual foi a sua duração.</w:t>
      </w:r>
    </w:p>
    <w:p w14:paraId="5F3E138A" w14:textId="291927D5"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r>
        <w:t xml:space="preserve"> Todas as mensagens construídas para o Smart RoPE</w:t>
      </w:r>
      <w:r w:rsidR="00FC0F88">
        <w:t xml:space="preserve"> estão relacionadas da tabela X até a tabela 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784883">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E459CF">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E459CF">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7DCA8DE6"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9125F7">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E459CF">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A direção para qual o RoPE vai se mover</w:t>
            </w:r>
          </w:p>
        </w:tc>
        <w:tc>
          <w:tcPr>
            <w:tcW w:w="1668" w:type="pct"/>
            <w:vAlign w:val="center"/>
          </w:tcPr>
          <w:p w14:paraId="25E054EB" w14:textId="28191B84" w:rsidR="00E926F6" w:rsidRDefault="00E926F6" w:rsidP="00784883">
            <w:pPr>
              <w:spacing w:before="60" w:after="60"/>
              <w:rPr>
                <w:color w:val="000000"/>
                <w:sz w:val="18"/>
                <w:szCs w:val="18"/>
              </w:rPr>
            </w:pPr>
            <w:r>
              <w:rPr>
                <w:color w:val="000000"/>
                <w:sz w:val="18"/>
                <w:szCs w:val="18"/>
              </w:rPr>
              <w:t>String: [FORWARD</w:t>
            </w:r>
            <w:r w:rsidR="002D2D8C">
              <w:rPr>
                <w:color w:val="000000"/>
                <w:sz w:val="18"/>
                <w:szCs w:val="18"/>
              </w:rPr>
              <w:t xml:space="preserve"> | </w:t>
            </w:r>
            <w:r>
              <w:rPr>
                <w:color w:val="000000"/>
                <w:sz w:val="18"/>
                <w:szCs w:val="18"/>
              </w:rPr>
              <w:t>BACKWARDS]</w:t>
            </w:r>
          </w:p>
        </w:tc>
      </w:tr>
      <w:tr w:rsidR="00784883" w:rsidRPr="00784883" w14:paraId="085CEE1A" w14:textId="77777777" w:rsidTr="00E459CF">
        <w:tc>
          <w:tcPr>
            <w:tcW w:w="1059" w:type="pct"/>
            <w:vAlign w:val="center"/>
          </w:tcPr>
          <w:p w14:paraId="43488EC0" w14:textId="0939BB6E" w:rsidR="00784883" w:rsidRPr="005D2ED2" w:rsidRDefault="004C035B" w:rsidP="00784883">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r>
              <w:rPr>
                <w:color w:val="000000"/>
                <w:sz w:val="18"/>
                <w:szCs w:val="18"/>
              </w:rPr>
              <w:t>Float</w:t>
            </w:r>
            <w:r w:rsidR="004D0BC3">
              <w:rPr>
                <w:color w:val="000000"/>
                <w:sz w:val="18"/>
                <w:szCs w:val="18"/>
              </w:rPr>
              <w:t>: &gt; 0.0</w:t>
            </w:r>
          </w:p>
        </w:tc>
      </w:tr>
      <w:tr w:rsidR="00E459CF" w:rsidRPr="00784883" w14:paraId="6C7AD68A" w14:textId="77777777" w:rsidTr="00E459CF">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E459CF">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2DE057AB" w14:textId="4E67D177" w:rsidR="00CF1EAD"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p>
          <w:p w14:paraId="23F8F52C" w14:textId="69729A51" w:rsidR="00E459CF" w:rsidRDefault="00CF1EAD"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parameters"</w:t>
            </w:r>
            <w:r w:rsidR="004C035B" w:rsidRPr="00E926F6">
              <w:rPr>
                <w:rFonts w:ascii="Times New Roman" w:hAnsi="Times New Roman" w:cs="Times New Roman"/>
                <w:sz w:val="18"/>
                <w:szCs w:val="18"/>
              </w:rPr>
              <w:t>: {</w:t>
            </w:r>
            <w:r w:rsidR="004C035B" w:rsidRPr="00E926F6">
              <w:rPr>
                <w:rFonts w:ascii="Times New Roman" w:hAnsi="Times New Roman" w:cs="Times New Roman"/>
                <w:color w:val="000080"/>
                <w:sz w:val="18"/>
                <w:szCs w:val="18"/>
              </w:rPr>
              <w:t>"direction"</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distance"</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E459CF">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384AB279" w14:textId="32DA9CAC" w:rsidR="00E926F6" w:rsidRPr="00E926F6" w:rsidRDefault="00E926F6" w:rsidP="005D2ED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p>
          <w:p w14:paraId="1B6C70F1" w14:textId="73BBBA03" w:rsidR="00E459CF" w:rsidRDefault="00E926F6" w:rsidP="00292361">
            <w:pPr>
              <w:pStyle w:val="Pr-formataoHTML"/>
              <w:rPr>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33733CB6" w:rsidR="00784883" w:rsidRDefault="005D2ED2" w:rsidP="005D2ED2">
      <w:pPr>
        <w:pStyle w:val="RtulodeFigura"/>
      </w:pPr>
      <w:r>
        <w:t xml:space="preserve">Tabela </w:t>
      </w:r>
      <w:r>
        <w:fldChar w:fldCharType="begin"/>
      </w:r>
      <w:r>
        <w:instrText xml:space="preserve"> SEQ Tabela \* ARABIC </w:instrText>
      </w:r>
      <w:r>
        <w:fldChar w:fldCharType="separate"/>
      </w:r>
      <w:r w:rsidR="002365E1">
        <w:rPr>
          <w:noProof/>
        </w:rPr>
        <w:t>4</w:t>
      </w:r>
      <w:r>
        <w:fldChar w:fldCharType="end"/>
      </w:r>
      <w:r>
        <w:t>. Comando MOVE</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CF1EAD">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CF1EAD">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CF1EAD">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2650B3C7"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CF1EAD">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CF1EAD">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O sentido no qual o RoPE vai girar</w:t>
            </w:r>
          </w:p>
        </w:tc>
        <w:tc>
          <w:tcPr>
            <w:tcW w:w="1668" w:type="pct"/>
            <w:vAlign w:val="center"/>
          </w:tcPr>
          <w:p w14:paraId="7DACEAAA" w14:textId="5A736B1A" w:rsidR="005D2ED2" w:rsidRDefault="005D2ED2" w:rsidP="00CF1EAD">
            <w:pPr>
              <w:spacing w:before="60" w:after="60"/>
              <w:rPr>
                <w:color w:val="000000"/>
                <w:sz w:val="18"/>
                <w:szCs w:val="18"/>
              </w:rPr>
            </w:pPr>
            <w:r>
              <w:rPr>
                <w:color w:val="000000"/>
                <w:sz w:val="18"/>
                <w:szCs w:val="18"/>
              </w:rPr>
              <w:t>String: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CF1EAD">
        <w:tc>
          <w:tcPr>
            <w:tcW w:w="1059" w:type="pct"/>
            <w:vAlign w:val="center"/>
          </w:tcPr>
          <w:p w14:paraId="171DBB58" w14:textId="524B05F6" w:rsidR="005D2ED2" w:rsidRPr="005D2ED2" w:rsidRDefault="005D2ED2" w:rsidP="00CF1EAD">
            <w:pPr>
              <w:spacing w:before="60" w:after="60"/>
              <w:rPr>
                <w:b/>
                <w:bCs/>
                <w:sz w:val="18"/>
                <w:szCs w:val="18"/>
              </w:rPr>
            </w:pPr>
            <w:r>
              <w:rPr>
                <w:b/>
                <w:bCs/>
                <w:color w:val="365F91" w:themeColor="accent1" w:themeShade="BF"/>
                <w:sz w:val="18"/>
                <w:szCs w:val="18"/>
              </w:rPr>
              <w:t>Degrees</w:t>
            </w:r>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r>
              <w:rPr>
                <w:color w:val="000000"/>
                <w:sz w:val="18"/>
                <w:szCs w:val="18"/>
              </w:rPr>
              <w:t>Float</w:t>
            </w:r>
            <w:r w:rsidR="00015614">
              <w:rPr>
                <w:color w:val="000000"/>
                <w:sz w:val="18"/>
                <w:szCs w:val="18"/>
              </w:rPr>
              <w:t>: &gt; 0.0</w:t>
            </w:r>
          </w:p>
        </w:tc>
      </w:tr>
      <w:tr w:rsidR="005D2ED2" w:rsidRPr="00784883" w14:paraId="4C985A82" w14:textId="77777777" w:rsidTr="00CF1EAD">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CF1EAD">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0677291C" w14:textId="3126CD4E" w:rsidR="005D2ED2" w:rsidRPr="00E926F6"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9C648CB" w14:textId="03DBFF3A" w:rsidR="005D2ED2"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egrees</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CF1EAD">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769A1CB" w14:textId="5E212D08" w:rsidR="005D2ED2" w:rsidRPr="00E926F6" w:rsidRDefault="005D2ED2" w:rsidP="005D2ED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2139EA5" w14:textId="7FD4616B" w:rsidR="005D2ED2" w:rsidRDefault="005D2ED2" w:rsidP="00292361">
            <w:pPr>
              <w:pStyle w:val="Pr-formataoHTML"/>
              <w:rPr>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egrees</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49493F39" w:rsidR="005D2ED2" w:rsidRDefault="005D2ED2" w:rsidP="005D2ED2">
      <w:pPr>
        <w:pStyle w:val="RtulodeFigura"/>
      </w:pPr>
      <w:r>
        <w:t xml:space="preserve">Tabela </w:t>
      </w:r>
      <w:r>
        <w:fldChar w:fldCharType="begin"/>
      </w:r>
      <w:r>
        <w:instrText xml:space="preserve"> SEQ Tabela \* ARABIC </w:instrText>
      </w:r>
      <w:r>
        <w:fldChar w:fldCharType="separate"/>
      </w:r>
      <w:r w:rsidR="002365E1">
        <w:rPr>
          <w:noProof/>
        </w:rPr>
        <w:t>5</w:t>
      </w:r>
      <w:r>
        <w:fldChar w:fldCharType="end"/>
      </w:r>
      <w:r>
        <w:t xml:space="preserve">. Comando </w:t>
      </w:r>
      <w:r w:rsidR="00CF1EAD">
        <w:t>TUR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CF1EAD">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CF1EAD">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CF1EAD">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3C231256"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sidRPr="00CD6F25">
              <w:rPr>
                <w:b/>
                <w:bCs/>
                <w:sz w:val="18"/>
                <w:szCs w:val="18"/>
              </w:rPr>
            </w:r>
            <w:r w:rsidR="00CF1EAD">
              <w:rPr>
                <w:b/>
                <w:bCs/>
                <w:sz w:val="18"/>
                <w:szCs w:val="18"/>
              </w:rPr>
              <w:instrText xml:space="preserve"> \* MERGEFORMAT </w:instrText>
            </w:r>
            <w:r w:rsidR="00CF1EAD" w:rsidRPr="00CD6F25">
              <w:rPr>
                <w:b/>
                <w:bCs/>
                <w:sz w:val="18"/>
                <w:szCs w:val="18"/>
              </w:rPr>
              <w:fldChar w:fldCharType="separate"/>
            </w:r>
            <w:r w:rsidR="002365E1">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CF1EAD">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CF1EAD">
        <w:tc>
          <w:tcPr>
            <w:tcW w:w="1059" w:type="pct"/>
            <w:vAlign w:val="center"/>
          </w:tcPr>
          <w:p w14:paraId="0EC93FC6" w14:textId="5806329B" w:rsidR="00CF1EAD" w:rsidRPr="005D2ED2" w:rsidRDefault="00CF1EAD" w:rsidP="00CF1EAD">
            <w:pPr>
              <w:spacing w:before="60" w:after="60"/>
              <w:rPr>
                <w:b/>
                <w:bCs/>
                <w:sz w:val="18"/>
                <w:szCs w:val="18"/>
              </w:rPr>
            </w:pPr>
            <w:r>
              <w:rPr>
                <w:b/>
                <w:bCs/>
                <w:color w:val="365F91" w:themeColor="accent1" w:themeShade="BF"/>
                <w:sz w:val="18"/>
                <w:szCs w:val="18"/>
              </w:rPr>
              <w:t>State</w:t>
            </w:r>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r>
              <w:rPr>
                <w:color w:val="000000"/>
                <w:sz w:val="18"/>
                <w:szCs w:val="18"/>
              </w:rPr>
              <w:t>String: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CF1EAD">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8E329E">
        <w:trPr>
          <w:trHeight w:val="435"/>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8E329E">
        <w:trPr>
          <w:trHeight w:val="549"/>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5D22C14B" w:rsidR="00CF1EAD" w:rsidRDefault="00CF1EAD" w:rsidP="00CF1EAD">
      <w:pPr>
        <w:pStyle w:val="RtulodeFigura"/>
      </w:pPr>
      <w:r>
        <w:t xml:space="preserve">Tabela </w:t>
      </w:r>
      <w:r>
        <w:fldChar w:fldCharType="begin"/>
      </w:r>
      <w:r>
        <w:instrText xml:space="preserve"> SEQ Tabela \* ARABIC </w:instrText>
      </w:r>
      <w:r>
        <w:fldChar w:fldCharType="separate"/>
      </w:r>
      <w:r w:rsidR="002365E1">
        <w:rPr>
          <w:noProof/>
        </w:rPr>
        <w:t>6</w:t>
      </w:r>
      <w:r>
        <w:fldChar w:fldCharType="end"/>
      </w:r>
      <w:r>
        <w:t xml:space="preserve">. Comando </w:t>
      </w:r>
      <w:r w:rsidR="002D2D8C">
        <w:t>TOGGLE_SOUN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200520">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200520">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200520">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521192D9" w:rsidR="002D2D8C" w:rsidRPr="00784883" w:rsidRDefault="002D2D8C" w:rsidP="00200520">
            <w:pPr>
              <w:spacing w:before="60" w:after="60"/>
              <w:rPr>
                <w:sz w:val="18"/>
                <w:szCs w:val="18"/>
              </w:rPr>
            </w:pPr>
            <w:r>
              <w:rPr>
                <w:sz w:val="18"/>
                <w:szCs w:val="18"/>
              </w:rPr>
              <w:t xml:space="preserve">Aplica uma variação de semitons nas notas emitidas pel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200520">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200520">
        <w:tc>
          <w:tcPr>
            <w:tcW w:w="1059" w:type="pct"/>
            <w:vAlign w:val="center"/>
          </w:tcPr>
          <w:p w14:paraId="2A331C8D" w14:textId="7F76D82B" w:rsidR="002D2D8C" w:rsidRPr="005D2ED2" w:rsidRDefault="00DE349E" w:rsidP="00200520">
            <w:pPr>
              <w:spacing w:before="60" w:after="60"/>
              <w:rPr>
                <w:b/>
                <w:bCs/>
                <w:sz w:val="18"/>
                <w:szCs w:val="18"/>
              </w:rPr>
            </w:pPr>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r>
              <w:rPr>
                <w:color w:val="000000"/>
                <w:sz w:val="18"/>
                <w:szCs w:val="18"/>
              </w:rPr>
              <w:t>Int: [-36..36]</w:t>
            </w:r>
          </w:p>
        </w:tc>
      </w:tr>
      <w:tr w:rsidR="002D2D8C" w:rsidRPr="00784883" w14:paraId="3DD5DAEA" w14:textId="77777777" w:rsidTr="00200520">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200520">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200520">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6EBBAD12" w14:textId="6560F180" w:rsidR="002D2D8C" w:rsidRDefault="002D2D8C" w:rsidP="002D2D8C">
      <w:pPr>
        <w:pStyle w:val="RtulodeFigura"/>
      </w:pPr>
      <w:r>
        <w:t xml:space="preserve">Tabela </w:t>
      </w:r>
      <w:r>
        <w:fldChar w:fldCharType="begin"/>
      </w:r>
      <w:r>
        <w:instrText xml:space="preserve"> SEQ Tabela \* ARABIC </w:instrText>
      </w:r>
      <w:r>
        <w:fldChar w:fldCharType="separate"/>
      </w:r>
      <w:r w:rsidR="002365E1">
        <w:rPr>
          <w:noProof/>
        </w:rPr>
        <w:t>7</w:t>
      </w:r>
      <w:r>
        <w:fldChar w:fldCharType="end"/>
      </w:r>
      <w:r>
        <w:t xml:space="preserve">. Comando </w:t>
      </w:r>
      <w:r w:rsidR="00DE349E">
        <w:t>TUNE_SOUN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200520">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200520">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200520">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0A666DFF"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w:t>
            </w:r>
            <w:r w:rsidR="002365E1">
              <w:rPr>
                <w:b/>
                <w:bCs/>
                <w:sz w:val="18"/>
                <w:szCs w:val="18"/>
              </w:rPr>
              <w:t>F</w:t>
            </w:r>
            <w:r w:rsidR="002365E1">
              <w:rPr>
                <w:b/>
                <w:bCs/>
                <w:sz w:val="18"/>
                <w:szCs w:val="18"/>
              </w:rPr>
              <w:t>5</w:t>
            </w:r>
            <w:r w:rsidRPr="00CD6F25">
              <w:rPr>
                <w:b/>
                <w:bCs/>
                <w:sz w:val="18"/>
                <w:szCs w:val="18"/>
              </w:rPr>
              <w:fldChar w:fldCharType="end"/>
            </w:r>
            <w:r>
              <w:rPr>
                <w:sz w:val="18"/>
                <w:szCs w:val="18"/>
              </w:rPr>
              <w:t>)</w:t>
            </w:r>
          </w:p>
        </w:tc>
      </w:tr>
      <w:tr w:rsidR="00F5088F" w:rsidRPr="00784883" w14:paraId="29A5E066" w14:textId="77777777" w:rsidTr="00200520">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200520">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r>
              <w:rPr>
                <w:color w:val="000000"/>
                <w:sz w:val="18"/>
                <w:szCs w:val="18"/>
              </w:rPr>
              <w:t>String: [NOTE | FREQUENCY]</w:t>
            </w:r>
          </w:p>
        </w:tc>
      </w:tr>
      <w:tr w:rsidR="003B4019" w:rsidRPr="00784883" w14:paraId="149204D2" w14:textId="77777777" w:rsidTr="00200520">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r>
              <w:rPr>
                <w:b/>
                <w:bCs/>
                <w:color w:val="365F91" w:themeColor="accent1" w:themeShade="BF"/>
                <w:sz w:val="18"/>
                <w:szCs w:val="18"/>
              </w:rPr>
              <w:t>Frequency</w:t>
            </w:r>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r>
              <w:rPr>
                <w:color w:val="000000"/>
                <w:sz w:val="18"/>
                <w:szCs w:val="18"/>
              </w:rPr>
              <w:t>Float: &gt; 0.0</w:t>
            </w:r>
          </w:p>
        </w:tc>
      </w:tr>
      <w:tr w:rsidR="00F5088F" w:rsidRPr="00784883" w14:paraId="4A6326A5" w14:textId="77777777" w:rsidTr="00200520">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r>
              <w:rPr>
                <w:color w:val="000000"/>
                <w:sz w:val="18"/>
                <w:szCs w:val="18"/>
              </w:rPr>
              <w:t xml:space="preserve">String: </w:t>
            </w:r>
            <w:r>
              <w:rPr>
                <w:sz w:val="18"/>
                <w:szCs w:val="18"/>
              </w:rPr>
              <w:t>[</w:t>
            </w:r>
            <w:r w:rsidR="00B12FFD" w:rsidRPr="00B12FFD">
              <w:rPr>
                <w:sz w:val="18"/>
                <w:szCs w:val="18"/>
              </w:rPr>
              <w:t>C | Cs | Db | D | Ds | Eb | E | F | Fs | Gb | G | Gs | Ab | A | As | Bb | B</w:t>
            </w:r>
            <w:r>
              <w:rPr>
                <w:sz w:val="18"/>
                <w:szCs w:val="18"/>
              </w:rPr>
              <w:t>]</w:t>
            </w:r>
          </w:p>
        </w:tc>
      </w:tr>
      <w:tr w:rsidR="00F5088F" w:rsidRPr="00784883" w14:paraId="550E4DDF" w14:textId="77777777" w:rsidTr="00200520">
        <w:tc>
          <w:tcPr>
            <w:tcW w:w="1059" w:type="pct"/>
            <w:vAlign w:val="center"/>
          </w:tcPr>
          <w:p w14:paraId="58CE5963" w14:textId="25FC734C" w:rsidR="00F5088F" w:rsidRPr="005D2ED2" w:rsidRDefault="00F5088F" w:rsidP="00F5088F">
            <w:pPr>
              <w:spacing w:before="60" w:after="60"/>
              <w:rPr>
                <w:b/>
                <w:bCs/>
                <w:sz w:val="18"/>
                <w:szCs w:val="18"/>
              </w:rPr>
            </w:pPr>
            <w:r>
              <w:rPr>
                <w:b/>
                <w:bCs/>
                <w:color w:val="365F91" w:themeColor="accent1" w:themeShade="BF"/>
                <w:sz w:val="18"/>
                <w:szCs w:val="18"/>
              </w:rPr>
              <w:t>Octave</w:t>
            </w:r>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r>
              <w:rPr>
                <w:color w:val="000000"/>
                <w:sz w:val="18"/>
                <w:szCs w:val="18"/>
              </w:rPr>
              <w:t>Int: [0..8]</w:t>
            </w:r>
          </w:p>
        </w:tc>
      </w:tr>
      <w:tr w:rsidR="00F5088F" w:rsidRPr="00784883" w14:paraId="3B2C1A59" w14:textId="77777777" w:rsidTr="00200520">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Pr>
                <w:color w:val="000000"/>
                <w:sz w:val="18"/>
                <w:szCs w:val="18"/>
              </w:rPr>
              <w:t>: [0</w:t>
            </w:r>
            <w:r w:rsidR="001A50AC">
              <w:rPr>
                <w:color w:val="000000"/>
                <w:sz w:val="18"/>
                <w:szCs w:val="18"/>
              </w:rPr>
              <w:t>.0..60.0]</w:t>
            </w:r>
          </w:p>
        </w:tc>
      </w:tr>
      <w:tr w:rsidR="00F5088F" w:rsidRPr="00784883" w14:paraId="11F9B97C" w14:textId="77777777" w:rsidTr="00200520">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lastRenderedPageBreak/>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sidR="001A50AC">
              <w:rPr>
                <w:color w:val="000000"/>
                <w:sz w:val="18"/>
                <w:szCs w:val="18"/>
              </w:rPr>
              <w:t>: [0.0..60.0]</w:t>
            </w:r>
          </w:p>
        </w:tc>
      </w:tr>
      <w:tr w:rsidR="00F5088F" w:rsidRPr="00784883" w14:paraId="23B47F88" w14:textId="77777777" w:rsidTr="00200520">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200520">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6ED01ACA" w14:textId="69F3B4E9" w:rsidR="001A50AC"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5F642AE" w14:textId="77777777" w:rsidR="003B4019" w:rsidRDefault="001A50AC"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200520">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2CCD40F5" w14:textId="43989A3B" w:rsidR="001A50AC" w:rsidRPr="00E926F6"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D013F9F" w14:textId="3B6E3A3B" w:rsidR="001A50AC" w:rsidRDefault="001A50AC" w:rsidP="00292361">
            <w:pPr>
              <w:pStyle w:val="Pr-formataoHTML"/>
              <w:rPr>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0</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200520">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5BA5AB38" w14:textId="77777777" w:rsidR="00FB0101" w:rsidRPr="00E926F6"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DA66678" w14:textId="32E5B4C2" w:rsidR="00FB0101" w:rsidRDefault="00FB0101" w:rsidP="00FB0101">
            <w:pPr>
              <w:pStyle w:val="Pr-formataoHTML"/>
              <w:rPr>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15</w:t>
            </w:r>
            <w:r>
              <w:rPr>
                <w:rFonts w:ascii="Times New Roman" w:hAnsi="Times New Roman" w:cs="Times New Roman"/>
                <w:color w:val="009999"/>
                <w:sz w:val="18"/>
                <w:szCs w:val="18"/>
              </w:rPr>
              <w:t>.</w:t>
            </w:r>
            <w:r>
              <w:rPr>
                <w:rFonts w:ascii="Times New Roman" w:hAnsi="Times New Roman" w:cs="Times New Roman"/>
                <w:color w:val="009999"/>
                <w:sz w:val="18"/>
                <w:szCs w:val="18"/>
              </w:rPr>
              <w:t>78</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 xml:space="preserve">Reproduz a </w:t>
            </w:r>
            <w:r>
              <w:rPr>
                <w:color w:val="000000"/>
                <w:sz w:val="18"/>
                <w:szCs w:val="18"/>
              </w:rPr>
              <w:t>frequência</w:t>
            </w:r>
            <w:r>
              <w:rPr>
                <w:color w:val="000000"/>
                <w:sz w:val="18"/>
                <w:szCs w:val="18"/>
              </w:rPr>
              <w:t xml:space="preserve"> </w:t>
            </w:r>
            <w:r>
              <w:rPr>
                <w:color w:val="000000"/>
                <w:sz w:val="18"/>
                <w:szCs w:val="18"/>
              </w:rPr>
              <w:t>215.78</w:t>
            </w:r>
            <w:r>
              <w:rPr>
                <w:color w:val="000000"/>
                <w:sz w:val="18"/>
                <w:szCs w:val="18"/>
              </w:rPr>
              <w:t xml:space="preserve"> Hz por </w:t>
            </w:r>
            <w:r>
              <w:rPr>
                <w:color w:val="000000"/>
                <w:sz w:val="18"/>
                <w:szCs w:val="18"/>
              </w:rPr>
              <w:t>1</w:t>
            </w:r>
            <w:r>
              <w:rPr>
                <w:color w:val="000000"/>
                <w:sz w:val="18"/>
                <w:szCs w:val="18"/>
              </w:rPr>
              <w:t xml:space="preserve"> segundo, sem dar nenhuma pausa após a reprodução</w:t>
            </w:r>
          </w:p>
        </w:tc>
      </w:tr>
    </w:tbl>
    <w:p w14:paraId="4111F899" w14:textId="11501962" w:rsidR="00F5088F" w:rsidRDefault="00F5088F" w:rsidP="00F5088F">
      <w:pPr>
        <w:pStyle w:val="RtulodeFigura"/>
      </w:pPr>
      <w:r>
        <w:t xml:space="preserve">Tabela </w:t>
      </w:r>
      <w:r>
        <w:fldChar w:fldCharType="begin"/>
      </w:r>
      <w:r>
        <w:instrText xml:space="preserve"> SEQ Tabela \* ARABIC </w:instrText>
      </w:r>
      <w:r>
        <w:fldChar w:fldCharType="separate"/>
      </w:r>
      <w:r w:rsidR="002365E1">
        <w:rPr>
          <w:noProof/>
        </w:rPr>
        <w:t>8</w:t>
      </w:r>
      <w:r>
        <w:fldChar w:fldCharType="end"/>
      </w:r>
      <w:r>
        <w:t xml:space="preserve">. Comando </w:t>
      </w:r>
      <w:r w:rsidR="001A50AC">
        <w:t>PLAY_SOUND</w:t>
      </w:r>
    </w:p>
    <w:p w14:paraId="46D95538" w14:textId="77777777" w:rsidR="00F5088F" w:rsidRDefault="00F5088F" w:rsidP="00F5088F">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200520">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200520">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200520">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69E47CB5"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200520">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200520">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r>
              <w:rPr>
                <w:color w:val="000000"/>
                <w:sz w:val="18"/>
                <w:szCs w:val="18"/>
              </w:rPr>
              <w:t xml:space="preserve">String: </w:t>
            </w:r>
            <w:r>
              <w:rPr>
                <w:sz w:val="18"/>
                <w:szCs w:val="18"/>
              </w:rPr>
              <w:t>[FRONT | LEFT | RIGHT | BACK | CENTER]</w:t>
            </w:r>
          </w:p>
        </w:tc>
      </w:tr>
      <w:tr w:rsidR="00CB57C4" w:rsidRPr="00784883" w14:paraId="116B8160" w14:textId="77777777" w:rsidTr="00200520">
        <w:tc>
          <w:tcPr>
            <w:tcW w:w="1059" w:type="pct"/>
            <w:vAlign w:val="center"/>
          </w:tcPr>
          <w:p w14:paraId="4ACCC92B" w14:textId="3A93888B" w:rsidR="00CB57C4" w:rsidRPr="005D2ED2" w:rsidRDefault="00CB57C4" w:rsidP="00CB57C4">
            <w:pPr>
              <w:spacing w:before="60" w:after="60"/>
              <w:rPr>
                <w:b/>
                <w:bCs/>
                <w:sz w:val="18"/>
                <w:szCs w:val="18"/>
              </w:rPr>
            </w:pPr>
            <w:r>
              <w:rPr>
                <w:b/>
                <w:bCs/>
                <w:color w:val="365F91" w:themeColor="accent1" w:themeShade="BF"/>
                <w:sz w:val="18"/>
                <w:szCs w:val="18"/>
              </w:rPr>
              <w:t>State</w:t>
            </w:r>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r>
              <w:rPr>
                <w:color w:val="000000"/>
                <w:sz w:val="18"/>
                <w:szCs w:val="18"/>
              </w:rPr>
              <w:t>String: [ON | OFF]</w:t>
            </w:r>
          </w:p>
        </w:tc>
      </w:tr>
      <w:tr w:rsidR="00293220" w:rsidRPr="00784883" w14:paraId="6079C91D" w14:textId="77777777" w:rsidTr="00200520">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200520">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200520">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78D6F143" w:rsidR="00293220" w:rsidRDefault="00293220" w:rsidP="00293220">
      <w:pPr>
        <w:pStyle w:val="RtulodeFigura"/>
      </w:pPr>
      <w:r>
        <w:t xml:space="preserve">Tabela </w:t>
      </w:r>
      <w:r>
        <w:fldChar w:fldCharType="begin"/>
      </w:r>
      <w:r>
        <w:instrText xml:space="preserve"> SEQ Tabela \* ARABIC </w:instrText>
      </w:r>
      <w:r>
        <w:fldChar w:fldCharType="separate"/>
      </w:r>
      <w:r w:rsidR="002365E1">
        <w:rPr>
          <w:noProof/>
        </w:rPr>
        <w:t>9</w:t>
      </w:r>
      <w:r>
        <w:fldChar w:fldCharType="end"/>
      </w:r>
      <w:r>
        <w:t xml:space="preserve">. Comando </w:t>
      </w:r>
      <w:r w:rsidR="00CB57C4">
        <w:t>TOGGLE_L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200520">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200520">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200520">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3BC3D73B" w:rsidR="000E6FEE" w:rsidRPr="00784883" w:rsidRDefault="00B12FFD" w:rsidP="00200520">
            <w:pPr>
              <w:spacing w:before="60" w:after="60"/>
              <w:rPr>
                <w:sz w:val="18"/>
                <w:szCs w:val="18"/>
              </w:rPr>
            </w:pPr>
            <w:r>
              <w:rPr>
                <w:sz w:val="18"/>
                <w:szCs w:val="18"/>
              </w:rPr>
              <w:t>Insere uma instrução na memória do RoPE (</w:t>
            </w:r>
            <w:r w:rsidRPr="00CD6F25">
              <w:rPr>
                <w:b/>
                <w:bCs/>
                <w:sz w:val="18"/>
                <w:szCs w:val="18"/>
              </w:rPr>
              <w:fldChar w:fldCharType="begin"/>
            </w:r>
            <w:r w:rsidRPr="00CD6F25">
              <w:rPr>
                <w:b/>
                <w:bCs/>
                <w:sz w:val="18"/>
                <w:szCs w:val="18"/>
              </w:rPr>
              <w:instrText xml:space="preserve"> REF _Ref5836445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200520">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200520">
        <w:tc>
          <w:tcPr>
            <w:tcW w:w="1059" w:type="pct"/>
            <w:vAlign w:val="center"/>
          </w:tcPr>
          <w:p w14:paraId="6216C14A" w14:textId="77526CBC" w:rsidR="00B12FFD" w:rsidRPr="005D2ED2" w:rsidRDefault="00B12FFD" w:rsidP="00B12FFD">
            <w:pPr>
              <w:spacing w:before="60" w:after="60"/>
              <w:rPr>
                <w:b/>
                <w:bCs/>
                <w:sz w:val="18"/>
                <w:szCs w:val="18"/>
              </w:rPr>
            </w:pPr>
            <w:r>
              <w:rPr>
                <w:b/>
                <w:bCs/>
                <w:color w:val="365F91" w:themeColor="accent1" w:themeShade="BF"/>
                <w:sz w:val="18"/>
                <w:szCs w:val="18"/>
              </w:rPr>
              <w:t>Instruction</w:t>
            </w:r>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0F1112">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7515C3A0"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 xml:space="preserve">. </w:t>
            </w:r>
            <w:r w:rsidRPr="005F4F72">
              <w:rPr>
                <w:sz w:val="18"/>
                <w:szCs w:val="18"/>
              </w:rPr>
              <w:t xml:space="preserve">Se nenhum valor for informado insere </w:t>
            </w:r>
            <w:r w:rsidR="001A49DF">
              <w:rPr>
                <w:sz w:val="18"/>
                <w:szCs w:val="18"/>
              </w:rPr>
              <w:t xml:space="preserve">após </w:t>
            </w:r>
            <w:r w:rsidR="000F1112">
              <w:rPr>
                <w:sz w:val="18"/>
                <w:szCs w:val="18"/>
              </w:rPr>
              <w:t xml:space="preserve">a última </w:t>
            </w:r>
            <w:r w:rsidR="001A49DF">
              <w:rPr>
                <w:sz w:val="18"/>
                <w:szCs w:val="18"/>
              </w:rPr>
              <w:t>instrução na memória</w:t>
            </w:r>
            <w:r w:rsidR="00910653">
              <w:rPr>
                <w:sz w:val="18"/>
                <w:szCs w:val="18"/>
              </w:rPr>
              <w:t>. Se necessário, desloca as demais instruções para a frente</w:t>
            </w:r>
          </w:p>
        </w:tc>
        <w:tc>
          <w:tcPr>
            <w:tcW w:w="1668" w:type="pct"/>
            <w:vAlign w:val="center"/>
          </w:tcPr>
          <w:p w14:paraId="5D7355AE" w14:textId="2BDD90CE" w:rsidR="00455CA9" w:rsidRPr="00784883" w:rsidRDefault="000F1112" w:rsidP="000F1112">
            <w:pPr>
              <w:spacing w:before="60" w:after="60"/>
              <w:rPr>
                <w:sz w:val="18"/>
                <w:szCs w:val="18"/>
              </w:rPr>
            </w:pPr>
            <w:r>
              <w:rPr>
                <w:sz w:val="18"/>
                <w:szCs w:val="18"/>
              </w:rPr>
              <w:t>Int: [0..?]</w:t>
            </w:r>
          </w:p>
        </w:tc>
      </w:tr>
      <w:tr w:rsidR="000E6FEE" w:rsidRPr="00784883" w14:paraId="4F055062" w14:textId="77777777" w:rsidTr="00200520">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200520">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32B8C9D3" w14:textId="7CEA39F5" w:rsidR="000F1112"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6238189" w14:textId="2C063847" w:rsidR="000F1112" w:rsidRDefault="000F1112"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2405BE1B"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p>
        </w:tc>
      </w:tr>
      <w:tr w:rsidR="000F1112" w:rsidRPr="00784883" w14:paraId="113C8CE0" w14:textId="77777777" w:rsidTr="00200520">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5B95C799" w14:textId="18AF1969" w:rsidR="000F1112" w:rsidRPr="00E926F6"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A6233FA" w14:textId="3B60DC9C" w:rsidR="00BC067B" w:rsidRDefault="00BC067B"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738AB9DD" w:rsidR="000F1112" w:rsidRPr="00784883" w:rsidRDefault="00BC067B" w:rsidP="000F1112">
            <w:pPr>
              <w:spacing w:before="60" w:after="60"/>
              <w:rPr>
                <w:sz w:val="18"/>
                <w:szCs w:val="18"/>
              </w:rPr>
            </w:pPr>
            <w:r>
              <w:rPr>
                <w:color w:val="000000"/>
                <w:sz w:val="18"/>
                <w:szCs w:val="18"/>
              </w:rPr>
              <w:t>Insere a instrução “Mo</w:t>
            </w:r>
            <w:r w:rsidR="000F1112">
              <w:rPr>
                <w:color w:val="000000"/>
                <w:sz w:val="18"/>
                <w:szCs w:val="18"/>
              </w:rPr>
              <w:t>ver para frente</w:t>
            </w:r>
            <w:r>
              <w:rPr>
                <w:color w:val="000000"/>
                <w:sz w:val="18"/>
                <w:szCs w:val="18"/>
              </w:rPr>
              <w:t>” após a última instrução na memória</w:t>
            </w:r>
          </w:p>
        </w:tc>
      </w:tr>
    </w:tbl>
    <w:p w14:paraId="5AF523D9" w14:textId="6B6EBDF6" w:rsidR="000E6FEE" w:rsidRDefault="000E6FEE" w:rsidP="000E6FEE">
      <w:pPr>
        <w:pStyle w:val="RtulodeFigura"/>
      </w:pPr>
      <w:r>
        <w:t xml:space="preserve">Tabela </w:t>
      </w:r>
      <w:r>
        <w:fldChar w:fldCharType="begin"/>
      </w:r>
      <w:r>
        <w:instrText xml:space="preserve"> SEQ Tabela \* ARABIC </w:instrText>
      </w:r>
      <w:r>
        <w:fldChar w:fldCharType="separate"/>
      </w:r>
      <w:r w:rsidR="002365E1">
        <w:rPr>
          <w:noProof/>
        </w:rPr>
        <w:t>10</w:t>
      </w:r>
      <w:r>
        <w:fldChar w:fldCharType="end"/>
      </w:r>
      <w:r>
        <w:t xml:space="preserve">. Comando </w:t>
      </w:r>
      <w:r w:rsidR="00455CA9">
        <w:t>INSERT_INSTRUCTIO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200520">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lastRenderedPageBreak/>
              <w:t>Men</w:t>
            </w:r>
            <w:r>
              <w:rPr>
                <w:b/>
                <w:bCs/>
                <w:sz w:val="18"/>
                <w:szCs w:val="18"/>
              </w:rPr>
              <w:t>sagem de controle</w:t>
            </w:r>
          </w:p>
        </w:tc>
      </w:tr>
      <w:tr w:rsidR="00495178" w:rsidRPr="00784883" w14:paraId="0F5A2ED5" w14:textId="77777777" w:rsidTr="00200520">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200520">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7DC66C08" w:rsidR="00495178" w:rsidRPr="00784883" w:rsidRDefault="00495178" w:rsidP="00200520">
            <w:pPr>
              <w:spacing w:before="60" w:after="60"/>
              <w:rPr>
                <w:sz w:val="18"/>
                <w:szCs w:val="18"/>
              </w:rPr>
            </w:pPr>
            <w:r>
              <w:rPr>
                <w:sz w:val="18"/>
                <w:szCs w:val="18"/>
              </w:rPr>
              <w:t>Remove uma instrução da memória do RoPE (</w:t>
            </w:r>
            <w:r w:rsidRPr="00CD6F25">
              <w:rPr>
                <w:b/>
                <w:bCs/>
                <w:sz w:val="18"/>
                <w:szCs w:val="18"/>
              </w:rPr>
              <w:fldChar w:fldCharType="begin"/>
            </w:r>
            <w:r w:rsidRPr="00CD6F25">
              <w:rPr>
                <w:b/>
                <w:bCs/>
                <w:sz w:val="18"/>
                <w:szCs w:val="18"/>
              </w:rPr>
              <w:instrText xml:space="preserve"> REF _Ref58364480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200520">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200520">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2866DD21"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 xml:space="preserve">a. Se nenhum valor for informado </w:t>
            </w:r>
            <w:r w:rsidR="0062034C">
              <w:rPr>
                <w:sz w:val="18"/>
                <w:szCs w:val="18"/>
              </w:rPr>
              <w:t xml:space="preserve">remove </w:t>
            </w:r>
            <w:r>
              <w:rPr>
                <w:sz w:val="18"/>
                <w:szCs w:val="18"/>
              </w:rPr>
              <w:t>a última instrução na memória</w:t>
            </w:r>
            <w:r w:rsidR="00910653">
              <w:rPr>
                <w:sz w:val="18"/>
                <w:szCs w:val="18"/>
              </w:rPr>
              <w:t>. Se necessário, desloca as demais instruções para trás</w:t>
            </w:r>
          </w:p>
        </w:tc>
        <w:tc>
          <w:tcPr>
            <w:tcW w:w="1668" w:type="pct"/>
            <w:vAlign w:val="center"/>
          </w:tcPr>
          <w:p w14:paraId="451299B5" w14:textId="77777777" w:rsidR="00495178" w:rsidRPr="00784883" w:rsidRDefault="00495178" w:rsidP="00200520">
            <w:pPr>
              <w:spacing w:before="60" w:after="60"/>
              <w:rPr>
                <w:sz w:val="18"/>
                <w:szCs w:val="18"/>
              </w:rPr>
            </w:pPr>
            <w:r>
              <w:rPr>
                <w:sz w:val="18"/>
                <w:szCs w:val="18"/>
              </w:rPr>
              <w:t>Int: [0..?]</w:t>
            </w:r>
          </w:p>
        </w:tc>
      </w:tr>
      <w:tr w:rsidR="00495178" w:rsidRPr="00784883" w14:paraId="016E070F" w14:textId="77777777" w:rsidTr="00200520">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200520">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5B52547"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200520">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6D4A80"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11E9B974"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última instrução na memória</w:t>
            </w:r>
          </w:p>
        </w:tc>
      </w:tr>
    </w:tbl>
    <w:p w14:paraId="2549B5DD" w14:textId="1B95084C" w:rsidR="00495178" w:rsidRDefault="00495178" w:rsidP="00495178">
      <w:pPr>
        <w:pStyle w:val="RtulodeFigura"/>
      </w:pPr>
      <w:r>
        <w:t xml:space="preserve">Tabela </w:t>
      </w:r>
      <w:r>
        <w:fldChar w:fldCharType="begin"/>
      </w:r>
      <w:r>
        <w:instrText xml:space="preserve"> SEQ Tabela \* ARABIC </w:instrText>
      </w:r>
      <w:r>
        <w:fldChar w:fldCharType="separate"/>
      </w:r>
      <w:r w:rsidR="002365E1">
        <w:rPr>
          <w:noProof/>
        </w:rPr>
        <w:t>11</w:t>
      </w:r>
      <w:r>
        <w:fldChar w:fldCharType="end"/>
      </w:r>
      <w:r>
        <w:t>. Comando REMOVE_INSTRUCTIO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200520">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200520">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200520">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2C42AAE2"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w:instrText>
            </w:r>
            <w:r w:rsidR="004439BC" w:rsidRPr="00CD6F25">
              <w:rPr>
                <w:b/>
                <w:bCs/>
                <w:sz w:val="18"/>
                <w:szCs w:val="18"/>
              </w:rPr>
            </w:r>
            <w:r w:rsidR="004439BC" w:rsidRPr="00CD6F25">
              <w:rPr>
                <w:b/>
                <w:bCs/>
                <w:sz w:val="18"/>
                <w:szCs w:val="18"/>
              </w:rPr>
              <w:instrText xml:space="preserve"> \* MERGEFORMAT </w:instrText>
            </w:r>
            <w:r w:rsidR="004439BC" w:rsidRPr="00CD6F25">
              <w:rPr>
                <w:b/>
                <w:bCs/>
                <w:sz w:val="18"/>
                <w:szCs w:val="18"/>
              </w:rPr>
              <w:fldChar w:fldCharType="separate"/>
            </w:r>
            <w:r w:rsidR="002365E1">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200520">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200520">
        <w:tc>
          <w:tcPr>
            <w:tcW w:w="1059" w:type="pct"/>
            <w:vAlign w:val="center"/>
          </w:tcPr>
          <w:p w14:paraId="589E44B8" w14:textId="318ED504" w:rsidR="004439BC" w:rsidRPr="005D2ED2" w:rsidRDefault="004439BC" w:rsidP="00200520">
            <w:pPr>
              <w:spacing w:before="60" w:after="60"/>
              <w:rPr>
                <w:b/>
                <w:bCs/>
                <w:sz w:val="18"/>
                <w:szCs w:val="18"/>
              </w:rPr>
            </w:pPr>
            <w:r>
              <w:rPr>
                <w:b/>
                <w:bCs/>
                <w:color w:val="365F91" w:themeColor="accent1" w:themeShade="BF"/>
                <w:sz w:val="18"/>
                <w:szCs w:val="18"/>
              </w:rPr>
              <w:t>Size</w:t>
            </w:r>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r>
              <w:rPr>
                <w:color w:val="000000"/>
                <w:sz w:val="18"/>
                <w:szCs w:val="18"/>
              </w:rPr>
              <w:t>Int</w:t>
            </w:r>
            <w:r w:rsidR="004439BC">
              <w:rPr>
                <w:color w:val="000000"/>
                <w:sz w:val="18"/>
                <w:szCs w:val="18"/>
              </w:rPr>
              <w:t>: [</w:t>
            </w:r>
            <w:r>
              <w:rPr>
                <w:color w:val="000000"/>
                <w:sz w:val="18"/>
                <w:szCs w:val="18"/>
              </w:rPr>
              <w:t>1..50</w:t>
            </w:r>
            <w:r w:rsidR="004439BC">
              <w:rPr>
                <w:color w:val="000000"/>
                <w:sz w:val="18"/>
                <w:szCs w:val="18"/>
              </w:rPr>
              <w:t>]</w:t>
            </w:r>
          </w:p>
        </w:tc>
      </w:tr>
      <w:tr w:rsidR="004439BC" w:rsidRPr="00784883" w14:paraId="5C69E4D6" w14:textId="77777777" w:rsidTr="00200520">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200520">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1B6537">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200520">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03109EC4" w:rsidR="004439BC" w:rsidRDefault="004439BC" w:rsidP="004439BC">
      <w:pPr>
        <w:pStyle w:val="RtulodeFigura"/>
      </w:pPr>
      <w:r>
        <w:t xml:space="preserve">Tabela </w:t>
      </w:r>
      <w:r>
        <w:fldChar w:fldCharType="begin"/>
      </w:r>
      <w:r>
        <w:instrText xml:space="preserve"> SEQ Tabela \* ARABIC </w:instrText>
      </w:r>
      <w:r>
        <w:fldChar w:fldCharType="separate"/>
      </w:r>
      <w:r w:rsidR="002365E1">
        <w:rPr>
          <w:noProof/>
        </w:rPr>
        <w:t>12</w:t>
      </w:r>
      <w:r>
        <w:fldChar w:fldCharType="end"/>
      </w:r>
      <w:r>
        <w:t xml:space="preserve">. Comando </w:t>
      </w:r>
      <w:r w:rsidR="009320C1">
        <w:t>RESIZE_MEMOR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200520">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200520">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200520">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48AD874A" w:rsidR="000C0CE1" w:rsidRPr="00784883" w:rsidRDefault="000C0CE1" w:rsidP="00200520">
            <w:pPr>
              <w:spacing w:before="60" w:after="60"/>
              <w:rPr>
                <w:sz w:val="18"/>
                <w:szCs w:val="18"/>
              </w:rPr>
            </w:pPr>
            <w:r>
              <w:rPr>
                <w:color w:val="000000"/>
                <w:sz w:val="18"/>
                <w:szCs w:val="18"/>
              </w:rPr>
              <w:t xml:space="preserve">Limpa a memória de instruções do RoPE </w:t>
            </w:r>
            <w:r w:rsidRPr="00CD6F25">
              <w:rPr>
                <w:sz w:val="18"/>
                <w:szCs w:val="18"/>
              </w:rPr>
              <w:t>(</w:t>
            </w:r>
            <w:r w:rsidRPr="006E39D7">
              <w:rPr>
                <w:b/>
                <w:bCs/>
                <w:sz w:val="18"/>
                <w:szCs w:val="18"/>
              </w:rPr>
              <w:fldChar w:fldCharType="begin"/>
            </w:r>
            <w:r w:rsidRPr="006E39D7">
              <w:rPr>
                <w:b/>
                <w:bCs/>
                <w:sz w:val="18"/>
                <w:szCs w:val="18"/>
              </w:rPr>
              <w:instrText xml:space="preserve"> REF _Ref5836467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2365E1">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200520">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200520">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5B8449B7" w:rsidR="000C0CE1" w:rsidRDefault="000C0CE1" w:rsidP="000C0CE1">
      <w:pPr>
        <w:pStyle w:val="RtulodeFigura"/>
      </w:pPr>
      <w:r>
        <w:t xml:space="preserve">Tabela </w:t>
      </w:r>
      <w:r>
        <w:fldChar w:fldCharType="begin"/>
      </w:r>
      <w:r>
        <w:instrText xml:space="preserve"> SEQ Tabela \* ARABIC </w:instrText>
      </w:r>
      <w:r>
        <w:fldChar w:fldCharType="separate"/>
      </w:r>
      <w:r w:rsidR="002365E1">
        <w:rPr>
          <w:noProof/>
        </w:rPr>
        <w:t>13</w:t>
      </w:r>
      <w:r>
        <w:fldChar w:fldCharType="end"/>
      </w:r>
      <w:r>
        <w:t>. Comando CLEAR_MEMOR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200520">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200520">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200520">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6FC6D01D"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2365E1">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200520">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A968B6">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85F1B85" w14:textId="20145ABC" w:rsidR="00A968B6" w:rsidRDefault="00A968B6" w:rsidP="00A968B6">
      <w:pPr>
        <w:pStyle w:val="RtulodeFigura"/>
      </w:pPr>
      <w:r>
        <w:t xml:space="preserve">Tabela </w:t>
      </w:r>
      <w:r>
        <w:fldChar w:fldCharType="begin"/>
      </w:r>
      <w:r>
        <w:instrText xml:space="preserve"> SEQ Tabela \* ARABIC </w:instrText>
      </w:r>
      <w:r>
        <w:fldChar w:fldCharType="separate"/>
      </w:r>
      <w:r w:rsidR="002365E1">
        <w:rPr>
          <w:noProof/>
        </w:rPr>
        <w:t>14</w:t>
      </w:r>
      <w:r>
        <w:fldChar w:fldCharType="end"/>
      </w:r>
      <w:r>
        <w:t>. Comando EXECUTE_PROGRAM</w:t>
      </w:r>
    </w:p>
    <w:p w14:paraId="5A04ADAE" w14:textId="5238ABB4" w:rsidR="00F5088F" w:rsidRDefault="00F5088F" w:rsidP="00F5088F">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200520">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200520">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49BDE062" w:rsidR="005F2DF8" w:rsidRPr="005D2ED2" w:rsidRDefault="005F2DF8" w:rsidP="00200520">
            <w:pPr>
              <w:spacing w:before="60" w:after="60"/>
              <w:rPr>
                <w:b/>
                <w:bCs/>
                <w:sz w:val="18"/>
                <w:szCs w:val="18"/>
              </w:rPr>
            </w:pPr>
            <w:r>
              <w:rPr>
                <w:b/>
                <w:bCs/>
                <w:color w:val="C00000"/>
                <w:sz w:val="18"/>
                <w:szCs w:val="18"/>
              </w:rPr>
              <w:t>INTERRUPT_PROGRAM</w:t>
            </w:r>
          </w:p>
        </w:tc>
      </w:tr>
      <w:tr w:rsidR="005F2DF8" w:rsidRPr="00784883" w14:paraId="48B38E56" w14:textId="77777777" w:rsidTr="00200520">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660E9029"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2365E1">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200520">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200520">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77777777"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290C1456" w:rsidR="005F2DF8" w:rsidRDefault="005F2DF8" w:rsidP="005F2DF8">
      <w:pPr>
        <w:pStyle w:val="RtulodeFigura"/>
      </w:pPr>
      <w:r>
        <w:t xml:space="preserve">Tabela </w:t>
      </w:r>
      <w:r>
        <w:fldChar w:fldCharType="begin"/>
      </w:r>
      <w:r>
        <w:instrText xml:space="preserve"> SEQ Tabela \* ARABIC </w:instrText>
      </w:r>
      <w:r>
        <w:fldChar w:fldCharType="separate"/>
      </w:r>
      <w:r w:rsidR="002365E1">
        <w:rPr>
          <w:noProof/>
        </w:rPr>
        <w:t>15</w:t>
      </w:r>
      <w:r>
        <w:fldChar w:fldCharType="end"/>
      </w:r>
      <w:r>
        <w:t xml:space="preserve">. Comando </w:t>
      </w:r>
      <w:r w:rsidR="00BC1BE6">
        <w:t>INTERRUPT</w:t>
      </w:r>
      <w:r>
        <w:t>_PROGRAM</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200520">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200520">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200520">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517330F4" w:rsidR="000C0CE1" w:rsidRPr="00784883" w:rsidRDefault="005B6392" w:rsidP="00200520">
            <w:pPr>
              <w:spacing w:before="60" w:after="60"/>
              <w:rPr>
                <w:sz w:val="18"/>
                <w:szCs w:val="18"/>
              </w:rPr>
            </w:pPr>
            <w:r>
              <w:rPr>
                <w:sz w:val="18"/>
                <w:szCs w:val="18"/>
              </w:rPr>
              <w:t>Pausa o RoPE por um determinado intervalo de tempo (</w:t>
            </w:r>
            <w:r w:rsidRPr="006E39D7">
              <w:rPr>
                <w:b/>
                <w:bCs/>
                <w:sz w:val="18"/>
                <w:szCs w:val="18"/>
              </w:rPr>
              <w:fldChar w:fldCharType="begin"/>
            </w:r>
            <w:r w:rsidRPr="006E39D7">
              <w:rPr>
                <w:b/>
                <w:bCs/>
                <w:sz w:val="18"/>
                <w:szCs w:val="18"/>
              </w:rPr>
              <w:instrText xml:space="preserve"> REF _Ref58364683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2365E1">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200520">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200520">
        <w:tc>
          <w:tcPr>
            <w:tcW w:w="1059" w:type="pct"/>
            <w:vAlign w:val="center"/>
          </w:tcPr>
          <w:p w14:paraId="252455F6" w14:textId="1C0790A2" w:rsidR="000C0CE1" w:rsidRPr="005D2ED2" w:rsidRDefault="005B6392" w:rsidP="00200520">
            <w:pPr>
              <w:spacing w:before="60" w:after="60"/>
              <w:rPr>
                <w:b/>
                <w:bCs/>
                <w:sz w:val="18"/>
                <w:szCs w:val="18"/>
              </w:rPr>
            </w:pPr>
            <w:r>
              <w:rPr>
                <w:b/>
                <w:bCs/>
                <w:color w:val="365F91" w:themeColor="accent1" w:themeShade="BF"/>
                <w:sz w:val="18"/>
                <w:szCs w:val="18"/>
              </w:rPr>
              <w:t>Interval</w:t>
            </w:r>
          </w:p>
        </w:tc>
        <w:tc>
          <w:tcPr>
            <w:tcW w:w="2273" w:type="pct"/>
            <w:vAlign w:val="center"/>
          </w:tcPr>
          <w:p w14:paraId="7E02779C" w14:textId="694BF962" w:rsidR="000C0CE1" w:rsidRDefault="005B6392" w:rsidP="00200520">
            <w:pPr>
              <w:spacing w:before="60" w:after="60"/>
              <w:rPr>
                <w:sz w:val="18"/>
                <w:szCs w:val="18"/>
              </w:rPr>
            </w:pPr>
            <w:r>
              <w:rPr>
                <w:sz w:val="18"/>
                <w:szCs w:val="18"/>
              </w:rPr>
              <w:t>O intervalo de tempo (em segundos) que o RoPE deve aguardar</w:t>
            </w:r>
          </w:p>
        </w:tc>
        <w:tc>
          <w:tcPr>
            <w:tcW w:w="1668" w:type="pct"/>
            <w:vAlign w:val="center"/>
          </w:tcPr>
          <w:p w14:paraId="3FB3932F" w14:textId="21EB6EC2" w:rsidR="000C0CE1" w:rsidRDefault="005B6392" w:rsidP="00200520">
            <w:pPr>
              <w:spacing w:before="60" w:after="60"/>
              <w:rPr>
                <w:color w:val="000000"/>
                <w:sz w:val="18"/>
                <w:szCs w:val="18"/>
              </w:rPr>
            </w:pPr>
            <w:r>
              <w:rPr>
                <w:color w:val="000000"/>
                <w:sz w:val="18"/>
                <w:szCs w:val="18"/>
              </w:rPr>
              <w:t>Float</w:t>
            </w:r>
            <w:r w:rsidR="000C0CE1">
              <w:rPr>
                <w:color w:val="000000"/>
                <w:sz w:val="18"/>
                <w:szCs w:val="18"/>
              </w:rPr>
              <w:t xml:space="preserve">: </w:t>
            </w:r>
            <w:r>
              <w:rPr>
                <w:color w:val="000000"/>
                <w:sz w:val="18"/>
                <w:szCs w:val="18"/>
              </w:rPr>
              <w:t>&gt; 0.0</w:t>
            </w:r>
          </w:p>
        </w:tc>
      </w:tr>
      <w:tr w:rsidR="000C0CE1" w:rsidRPr="00784883" w14:paraId="48C07BDB" w14:textId="77777777" w:rsidTr="00200520">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5B6392" w:rsidRPr="00784883" w14:paraId="116B78A8" w14:textId="77777777" w:rsidTr="00200520">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Pausa o RoPE por 2 segundos e meio</w:t>
            </w:r>
          </w:p>
        </w:tc>
      </w:tr>
      <w:tr w:rsidR="005B6392" w:rsidRPr="00784883" w14:paraId="4FAB0DFE" w14:textId="77777777" w:rsidTr="00200520">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Pausa o RoPE por 100 milissegundos</w:t>
            </w:r>
          </w:p>
        </w:tc>
      </w:tr>
    </w:tbl>
    <w:p w14:paraId="7044BB9D" w14:textId="4766CE53" w:rsidR="000C0CE1" w:rsidRDefault="000C0CE1" w:rsidP="000C0CE1">
      <w:pPr>
        <w:pStyle w:val="RtulodeFigura"/>
      </w:pPr>
      <w:r>
        <w:t xml:space="preserve">Tabela </w:t>
      </w:r>
      <w:r>
        <w:fldChar w:fldCharType="begin"/>
      </w:r>
      <w:r>
        <w:instrText xml:space="preserve"> SEQ Tabela \* ARABIC </w:instrText>
      </w:r>
      <w:r>
        <w:fldChar w:fldCharType="separate"/>
      </w:r>
      <w:r w:rsidR="002365E1">
        <w:rPr>
          <w:noProof/>
        </w:rPr>
        <w:t>16</w:t>
      </w:r>
      <w:r>
        <w:fldChar w:fldCharType="end"/>
      </w:r>
      <w:r>
        <w:t xml:space="preserve">. Comando </w:t>
      </w:r>
      <w:r w:rsidR="005B6392">
        <w:t>WAIT</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200520">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200520">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200520">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5DA6F231"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2365E1">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200520">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200520">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r>
              <w:rPr>
                <w:color w:val="000000"/>
                <w:sz w:val="18"/>
                <w:szCs w:val="18"/>
              </w:rPr>
              <w:t xml:space="preserve">String: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200520">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200520">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200520">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command"</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parameters"</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57160096" w:rsidR="000C0CE1" w:rsidRDefault="000C0CE1" w:rsidP="000C0CE1">
      <w:pPr>
        <w:pStyle w:val="RtulodeFigura"/>
      </w:pPr>
      <w:r>
        <w:t xml:space="preserve">Tabela </w:t>
      </w:r>
      <w:r>
        <w:fldChar w:fldCharType="begin"/>
      </w:r>
      <w:r>
        <w:instrText xml:space="preserve"> SEQ Tabela \* ARABIC </w:instrText>
      </w:r>
      <w:r>
        <w:fldChar w:fldCharType="separate"/>
      </w:r>
      <w:r w:rsidR="002365E1">
        <w:rPr>
          <w:noProof/>
        </w:rPr>
        <w:t>17</w:t>
      </w:r>
      <w:r>
        <w:fldChar w:fldCharType="end"/>
      </w:r>
      <w:r>
        <w:t xml:space="preserve">. Comando </w:t>
      </w:r>
      <w:r w:rsidR="00E766DF">
        <w:t>PRESS_BUTTON</w:t>
      </w:r>
    </w:p>
    <w:p w14:paraId="5B6E73AA" w14:textId="697AEDF4" w:rsidR="00F5088F" w:rsidRDefault="00F5088F" w:rsidP="00DA6805">
      <w:pPr>
        <w:spacing w:before="240" w:after="240" w:line="360" w:lineRule="auto"/>
        <w:ind w:firstLine="709"/>
        <w:jc w:val="both"/>
      </w:pPr>
    </w:p>
    <w:p w14:paraId="19F8C00D" w14:textId="4F3088AC" w:rsidR="00F5088F" w:rsidRDefault="00F5088F" w:rsidP="00DA6805">
      <w:pPr>
        <w:spacing w:before="240" w:after="240" w:line="360" w:lineRule="auto"/>
        <w:ind w:firstLine="709"/>
        <w:jc w:val="both"/>
      </w:pPr>
    </w:p>
    <w:p w14:paraId="13F81E81" w14:textId="0C3EDDF4" w:rsidR="006239C4" w:rsidRDefault="006239C4" w:rsidP="00DA6805">
      <w:pPr>
        <w:spacing w:before="240" w:after="240" w:line="360" w:lineRule="auto"/>
        <w:ind w:firstLine="709"/>
        <w:jc w:val="both"/>
      </w:pPr>
      <w:r>
        <w:t>Dhakjdhajkshdkjad aksh djksa d</w:t>
      </w:r>
    </w:p>
    <w:p w14:paraId="62D57FC7" w14:textId="3393E097" w:rsidR="006239C4" w:rsidRDefault="006239C4" w:rsidP="00DA6805">
      <w:pPr>
        <w:spacing w:before="240" w:after="240" w:line="360" w:lineRule="auto"/>
        <w:ind w:firstLine="709"/>
        <w:jc w:val="both"/>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200520">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sagem de evento</w:t>
            </w:r>
          </w:p>
        </w:tc>
      </w:tr>
      <w:tr w:rsidR="006239C4" w:rsidRPr="00784883" w14:paraId="62299F71" w14:textId="77777777" w:rsidTr="00200520">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200520">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55312117" w:rsidR="006239C4" w:rsidRPr="00784883" w:rsidRDefault="006239C4" w:rsidP="00200520">
            <w:pPr>
              <w:spacing w:before="60" w:after="60"/>
              <w:rPr>
                <w:sz w:val="18"/>
                <w:szCs w:val="18"/>
              </w:rPr>
            </w:pPr>
            <w:r>
              <w:rPr>
                <w:sz w:val="18"/>
                <w:szCs w:val="18"/>
              </w:rPr>
              <w:t>Evento disparado quando o RoPE se move em alguma direção (</w:t>
            </w:r>
            <w:r w:rsidRPr="006239C4">
              <w:rPr>
                <w:b/>
                <w:bCs/>
                <w:sz w:val="18"/>
                <w:szCs w:val="18"/>
              </w:rPr>
              <w:fldChar w:fldCharType="begin"/>
            </w:r>
            <w:r w:rsidRPr="006239C4">
              <w:rPr>
                <w:b/>
                <w:bCs/>
                <w:sz w:val="18"/>
                <w:szCs w:val="18"/>
              </w:rPr>
              <w:instrText xml:space="preserve"> REF _Ref58417098 \r \h </w:instrText>
            </w:r>
            <w:r w:rsidRPr="006239C4">
              <w:rPr>
                <w:b/>
                <w:bCs/>
                <w:sz w:val="18"/>
                <w:szCs w:val="18"/>
              </w:rPr>
            </w:r>
            <w:r>
              <w:rPr>
                <w:b/>
                <w:bCs/>
                <w:sz w:val="18"/>
                <w:szCs w:val="18"/>
              </w:rPr>
              <w:instrText xml:space="preserve"> \* MERGEFORMAT </w:instrText>
            </w:r>
            <w:r w:rsidRPr="006239C4">
              <w:rPr>
                <w:b/>
                <w:bCs/>
                <w:sz w:val="18"/>
                <w:szCs w:val="18"/>
              </w:rPr>
              <w:fldChar w:fldCharType="separate"/>
            </w:r>
            <w:r w:rsidR="002365E1">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200520">
        <w:tc>
          <w:tcPr>
            <w:tcW w:w="5000" w:type="pct"/>
            <w:gridSpan w:val="3"/>
            <w:shd w:val="clear" w:color="auto" w:fill="F2F2F2" w:themeFill="background1" w:themeFillShade="F2"/>
            <w:vAlign w:val="center"/>
          </w:tcPr>
          <w:p w14:paraId="0B19D4A9"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2F402D4D" w14:textId="77777777" w:rsidTr="00200520">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A direção para a qual o RoPE se moveu</w:t>
            </w:r>
          </w:p>
        </w:tc>
        <w:tc>
          <w:tcPr>
            <w:tcW w:w="1668" w:type="pct"/>
            <w:vAlign w:val="center"/>
          </w:tcPr>
          <w:p w14:paraId="2AA5A1E2" w14:textId="77777777" w:rsidR="006239C4" w:rsidRDefault="006239C4" w:rsidP="00200520">
            <w:pPr>
              <w:spacing w:before="60" w:after="60"/>
              <w:rPr>
                <w:color w:val="000000"/>
                <w:sz w:val="18"/>
                <w:szCs w:val="18"/>
              </w:rPr>
            </w:pPr>
            <w:r>
              <w:rPr>
                <w:color w:val="000000"/>
                <w:sz w:val="18"/>
                <w:szCs w:val="18"/>
              </w:rPr>
              <w:t>String: [FORWARD | BACKWARDS]</w:t>
            </w:r>
          </w:p>
        </w:tc>
      </w:tr>
      <w:tr w:rsidR="006239C4" w:rsidRPr="00784883" w14:paraId="1396AED1" w14:textId="77777777" w:rsidTr="00200520">
        <w:tc>
          <w:tcPr>
            <w:tcW w:w="1059" w:type="pct"/>
            <w:vAlign w:val="center"/>
          </w:tcPr>
          <w:p w14:paraId="4C16A06A"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A distância que o RoPE se moveu (em milímetros)</w:t>
            </w:r>
          </w:p>
        </w:tc>
        <w:tc>
          <w:tcPr>
            <w:tcW w:w="1668" w:type="pct"/>
            <w:vAlign w:val="center"/>
          </w:tcPr>
          <w:p w14:paraId="0A0597A1" w14:textId="73DB1702"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770C7406" w14:textId="77777777" w:rsidTr="00200520">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200520">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Evento indicando que o RoPE se moveu 10.0 milímetros para a frente</w:t>
            </w:r>
          </w:p>
        </w:tc>
      </w:tr>
      <w:tr w:rsidR="006239C4" w:rsidRPr="00784883" w14:paraId="66DD7C52" w14:textId="77777777" w:rsidTr="00200520">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Evento indicando que o RoPE se moveu 30.0 milímetros para trás</w:t>
            </w:r>
          </w:p>
        </w:tc>
      </w:tr>
    </w:tbl>
    <w:p w14:paraId="59F75265" w14:textId="2349B880"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18</w:t>
      </w:r>
      <w:r>
        <w:fldChar w:fldCharType="end"/>
      </w:r>
      <w:r>
        <w:t>. Evento MOV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200520">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200520">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200520">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1F58CA48" w:rsidR="006239C4" w:rsidRPr="00784883" w:rsidRDefault="006239C4" w:rsidP="00200520">
            <w:pPr>
              <w:spacing w:before="60" w:after="60"/>
              <w:rPr>
                <w:sz w:val="18"/>
                <w:szCs w:val="18"/>
              </w:rPr>
            </w:pPr>
            <w:r>
              <w:rPr>
                <w:sz w:val="18"/>
                <w:szCs w:val="18"/>
              </w:rPr>
              <w:t>Evento disparado quando o RoPE gira em algum sentido (</w:t>
            </w:r>
            <w:r w:rsidRPr="006239C4">
              <w:rPr>
                <w:b/>
                <w:bCs/>
                <w:sz w:val="18"/>
                <w:szCs w:val="18"/>
              </w:rPr>
              <w:fldChar w:fldCharType="begin"/>
            </w:r>
            <w:r w:rsidRPr="006239C4">
              <w:rPr>
                <w:b/>
                <w:bCs/>
                <w:sz w:val="18"/>
                <w:szCs w:val="18"/>
              </w:rPr>
              <w:instrText xml:space="preserve"> REF _Ref58417342 \r \h </w:instrText>
            </w:r>
            <w:r w:rsidRPr="006239C4">
              <w:rPr>
                <w:b/>
                <w:bCs/>
                <w:sz w:val="18"/>
                <w:szCs w:val="18"/>
              </w:rPr>
            </w:r>
            <w:r>
              <w:rPr>
                <w:b/>
                <w:bCs/>
                <w:sz w:val="18"/>
                <w:szCs w:val="18"/>
              </w:rPr>
              <w:instrText xml:space="preserve"> \* MERGEFORMAT </w:instrText>
            </w:r>
            <w:r w:rsidRPr="006239C4">
              <w:rPr>
                <w:b/>
                <w:bCs/>
                <w:sz w:val="18"/>
                <w:szCs w:val="18"/>
              </w:rPr>
              <w:fldChar w:fldCharType="separate"/>
            </w:r>
            <w:r w:rsidR="002365E1">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200520">
        <w:tc>
          <w:tcPr>
            <w:tcW w:w="5000" w:type="pct"/>
            <w:gridSpan w:val="3"/>
            <w:shd w:val="clear" w:color="auto" w:fill="F2F2F2" w:themeFill="background1" w:themeFillShade="F2"/>
            <w:vAlign w:val="center"/>
          </w:tcPr>
          <w:p w14:paraId="1E2B2A99"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7A64669F" w14:textId="77777777" w:rsidTr="00200520">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O sentido no qual o RoPE girou</w:t>
            </w:r>
          </w:p>
        </w:tc>
        <w:tc>
          <w:tcPr>
            <w:tcW w:w="1668" w:type="pct"/>
            <w:vAlign w:val="center"/>
          </w:tcPr>
          <w:p w14:paraId="3B2AF777" w14:textId="77777777" w:rsidR="006239C4" w:rsidRDefault="006239C4" w:rsidP="00200520">
            <w:pPr>
              <w:spacing w:before="60" w:after="60"/>
              <w:rPr>
                <w:color w:val="000000"/>
                <w:sz w:val="18"/>
                <w:szCs w:val="18"/>
              </w:rPr>
            </w:pPr>
            <w:r>
              <w:rPr>
                <w:color w:val="000000"/>
                <w:sz w:val="18"/>
                <w:szCs w:val="18"/>
              </w:rPr>
              <w:t>String: [CLOCKWISE | COUNTERCLOCKWISE]</w:t>
            </w:r>
          </w:p>
        </w:tc>
      </w:tr>
      <w:tr w:rsidR="006239C4" w:rsidRPr="00784883" w14:paraId="3D58524A" w14:textId="77777777" w:rsidTr="00200520">
        <w:tc>
          <w:tcPr>
            <w:tcW w:w="1059" w:type="pct"/>
            <w:vAlign w:val="center"/>
          </w:tcPr>
          <w:p w14:paraId="78C1CC28" w14:textId="77777777" w:rsidR="006239C4" w:rsidRPr="005D2ED2" w:rsidRDefault="006239C4" w:rsidP="00200520">
            <w:pPr>
              <w:spacing w:before="60" w:after="60"/>
              <w:rPr>
                <w:b/>
                <w:bCs/>
                <w:sz w:val="18"/>
                <w:szCs w:val="18"/>
              </w:rPr>
            </w:pPr>
            <w:r>
              <w:rPr>
                <w:b/>
                <w:bCs/>
                <w:color w:val="365F91" w:themeColor="accent1" w:themeShade="BF"/>
                <w:sz w:val="18"/>
                <w:szCs w:val="18"/>
              </w:rPr>
              <w:t>Degrees</w:t>
            </w:r>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A quantidade de graus que o RoPE girou</w:t>
            </w:r>
          </w:p>
        </w:tc>
        <w:tc>
          <w:tcPr>
            <w:tcW w:w="1668" w:type="pct"/>
            <w:vAlign w:val="center"/>
          </w:tcPr>
          <w:p w14:paraId="5A20F4B3" w14:textId="7ADB466C"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0EBBCD1B" w14:textId="77777777" w:rsidTr="00200520">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200520">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3A2400F9" w14:textId="5E6F327F"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egrees</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Evento indicando que o RoPE girou 75.0 graus em sentido horário</w:t>
            </w:r>
          </w:p>
        </w:tc>
      </w:tr>
      <w:tr w:rsidR="006239C4" w:rsidRPr="00784883" w14:paraId="06477FC9" w14:textId="77777777" w:rsidTr="00200520">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7C234959" w14:textId="57E83C6B" w:rsidR="006239C4" w:rsidRPr="00E926F6"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0C1DC81" w14:textId="4D91BB1B" w:rsidR="006239C4" w:rsidRDefault="006239C4" w:rsidP="00200520">
            <w:pPr>
              <w:pStyle w:val="Pr-formataoHTML"/>
              <w:rPr>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OUNTER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egrees</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9</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Evento indicando que o RoPE girou 90.0 graus em sentido anti-horário</w:t>
            </w:r>
          </w:p>
        </w:tc>
      </w:tr>
    </w:tbl>
    <w:p w14:paraId="7FFE023B" w14:textId="63A23866"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19</w:t>
      </w:r>
      <w:r>
        <w:fldChar w:fldCharType="end"/>
      </w:r>
      <w:r>
        <w:t>. Evento TURN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200520">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200520">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200520">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6A261276"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w:instrText>
            </w:r>
            <w:r w:rsidR="000C1E9D" w:rsidRPr="000C1E9D">
              <w:rPr>
                <w:b/>
                <w:bCs/>
                <w:sz w:val="18"/>
                <w:szCs w:val="18"/>
              </w:rPr>
            </w:r>
            <w:r w:rsidR="000C1E9D" w:rsidRPr="000C1E9D">
              <w:rPr>
                <w:b/>
                <w:bCs/>
                <w:sz w:val="18"/>
                <w:szCs w:val="18"/>
              </w:rPr>
              <w:instrText xml:space="preserve"> \* MERGEFORMAT </w:instrText>
            </w:r>
            <w:r w:rsidR="000C1E9D" w:rsidRPr="000C1E9D">
              <w:rPr>
                <w:b/>
                <w:bCs/>
                <w:sz w:val="18"/>
                <w:szCs w:val="18"/>
              </w:rPr>
              <w:fldChar w:fldCharType="separate"/>
            </w:r>
            <w:r w:rsidR="002365E1">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200520">
        <w:tc>
          <w:tcPr>
            <w:tcW w:w="5000" w:type="pct"/>
            <w:gridSpan w:val="3"/>
            <w:shd w:val="clear" w:color="auto" w:fill="F2F2F2" w:themeFill="background1" w:themeFillShade="F2"/>
            <w:vAlign w:val="center"/>
          </w:tcPr>
          <w:p w14:paraId="45956FB9" w14:textId="77777777" w:rsidR="00200520" w:rsidRPr="009125F7" w:rsidRDefault="00200520" w:rsidP="00200520">
            <w:pPr>
              <w:spacing w:before="60" w:after="60"/>
              <w:jc w:val="center"/>
              <w:rPr>
                <w:b/>
                <w:bCs/>
                <w:sz w:val="18"/>
                <w:szCs w:val="18"/>
              </w:rPr>
            </w:pPr>
            <w:r w:rsidRPr="009125F7">
              <w:rPr>
                <w:b/>
                <w:bCs/>
                <w:sz w:val="18"/>
                <w:szCs w:val="18"/>
              </w:rPr>
              <w:t>Parâmetros</w:t>
            </w:r>
          </w:p>
        </w:tc>
      </w:tr>
      <w:tr w:rsidR="00200520" w:rsidRPr="00784883" w14:paraId="52EADDCF" w14:textId="77777777" w:rsidTr="00200520">
        <w:tc>
          <w:tcPr>
            <w:tcW w:w="1059" w:type="pct"/>
            <w:vAlign w:val="center"/>
          </w:tcPr>
          <w:p w14:paraId="43D6F830" w14:textId="54861A5A" w:rsidR="00200520" w:rsidRPr="005D2ED2" w:rsidRDefault="005E2521" w:rsidP="00200520">
            <w:pPr>
              <w:spacing w:before="60" w:after="60"/>
              <w:rPr>
                <w:b/>
                <w:bCs/>
                <w:sz w:val="18"/>
                <w:szCs w:val="18"/>
              </w:rPr>
            </w:pPr>
            <w:r>
              <w:rPr>
                <w:b/>
                <w:bCs/>
                <w:color w:val="365F91" w:themeColor="accent1" w:themeShade="BF"/>
                <w:sz w:val="18"/>
                <w:szCs w:val="18"/>
              </w:rPr>
              <w:t>Previous</w:t>
            </w:r>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r>
              <w:rPr>
                <w:color w:val="000000"/>
                <w:sz w:val="18"/>
                <w:szCs w:val="18"/>
              </w:rPr>
              <w:t>Float: [0.0..100.0]</w:t>
            </w:r>
          </w:p>
        </w:tc>
      </w:tr>
      <w:tr w:rsidR="00200520" w:rsidRPr="00784883" w14:paraId="1BDC812E" w14:textId="77777777" w:rsidTr="00200520">
        <w:tc>
          <w:tcPr>
            <w:tcW w:w="1059" w:type="pct"/>
            <w:vAlign w:val="center"/>
          </w:tcPr>
          <w:p w14:paraId="174C2CFC" w14:textId="18D27243" w:rsidR="00200520" w:rsidRPr="005D2ED2" w:rsidRDefault="009E7830" w:rsidP="00200520">
            <w:pPr>
              <w:spacing w:before="60" w:after="60"/>
              <w:rPr>
                <w:b/>
                <w:bCs/>
                <w:sz w:val="18"/>
                <w:szCs w:val="18"/>
              </w:rPr>
            </w:pPr>
            <w:r>
              <w:rPr>
                <w:b/>
                <w:bCs/>
                <w:color w:val="365F91" w:themeColor="accent1" w:themeShade="BF"/>
                <w:sz w:val="18"/>
                <w:szCs w:val="18"/>
              </w:rPr>
              <w:t>Current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r>
              <w:rPr>
                <w:color w:val="000000"/>
                <w:sz w:val="18"/>
                <w:szCs w:val="18"/>
              </w:rPr>
              <w:t>Float</w:t>
            </w:r>
            <w:r w:rsidR="009E7830">
              <w:rPr>
                <w:color w:val="000000"/>
                <w:sz w:val="18"/>
                <w:szCs w:val="18"/>
              </w:rPr>
              <w:t>: [0.0..100.0]</w:t>
            </w:r>
          </w:p>
        </w:tc>
      </w:tr>
      <w:tr w:rsidR="003979EF" w:rsidRPr="00784883" w14:paraId="0866CE2A" w14:textId="77777777" w:rsidTr="00200520">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r>
              <w:rPr>
                <w:b/>
                <w:bCs/>
                <w:color w:val="365F91" w:themeColor="accent1" w:themeShade="BF"/>
                <w:sz w:val="18"/>
                <w:szCs w:val="18"/>
              </w:rPr>
              <w:t>Critical Treshold</w:t>
            </w:r>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r>
              <w:rPr>
                <w:color w:val="000000"/>
                <w:sz w:val="18"/>
                <w:szCs w:val="18"/>
              </w:rPr>
              <w:t>Float: [0.0..100.0]</w:t>
            </w:r>
          </w:p>
        </w:tc>
      </w:tr>
      <w:tr w:rsidR="00200520" w:rsidRPr="00784883" w14:paraId="476D9E16" w14:textId="77777777" w:rsidTr="00200520">
        <w:tc>
          <w:tcPr>
            <w:tcW w:w="5000" w:type="pct"/>
            <w:gridSpan w:val="3"/>
            <w:shd w:val="clear" w:color="auto" w:fill="F2F2F2" w:themeFill="background1" w:themeFillShade="F2"/>
            <w:vAlign w:val="center"/>
          </w:tcPr>
          <w:p w14:paraId="75548B36" w14:textId="77777777" w:rsidR="00200520" w:rsidRPr="00E459CF" w:rsidRDefault="00200520" w:rsidP="00200520">
            <w:pPr>
              <w:spacing w:before="60" w:after="60"/>
              <w:jc w:val="center"/>
              <w:rPr>
                <w:b/>
                <w:bCs/>
                <w:sz w:val="18"/>
                <w:szCs w:val="18"/>
              </w:rPr>
            </w:pPr>
            <w:r w:rsidRPr="00E459CF">
              <w:rPr>
                <w:b/>
                <w:bCs/>
                <w:sz w:val="18"/>
                <w:szCs w:val="18"/>
              </w:rPr>
              <w:t>Exemplos</w:t>
            </w:r>
          </w:p>
        </w:tc>
      </w:tr>
      <w:tr w:rsidR="00200520" w:rsidRPr="00784883" w14:paraId="3C0E2758" w14:textId="77777777" w:rsidTr="00200520">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DDA0234" w14:textId="77777777" w:rsidR="009E7830"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258CBC1C" w14:textId="77777777" w:rsidR="00BD60B5" w:rsidRDefault="009E7830"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200520">
              <w:rPr>
                <w:rFonts w:ascii="Times New Roman" w:hAnsi="Times New Roman" w:cs="Times New Roman"/>
                <w:color w:val="000080"/>
                <w:sz w:val="18"/>
                <w:szCs w:val="18"/>
              </w:rPr>
              <w:t>data</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w:t>
            </w:r>
            <w:r w:rsidR="00200520" w:rsidRPr="00E926F6">
              <w:rPr>
                <w:rFonts w:ascii="Times New Roman" w:hAnsi="Times New Roman" w:cs="Times New Roman"/>
                <w:color w:val="000080"/>
                <w:sz w:val="18"/>
                <w:szCs w:val="18"/>
              </w:rPr>
              <w:t>"</w:t>
            </w:r>
            <w:r w:rsidR="005E2521">
              <w:rPr>
                <w:rFonts w:ascii="Times New Roman" w:hAnsi="Times New Roman" w:cs="Times New Roman"/>
                <w:color w:val="000080"/>
                <w:sz w:val="18"/>
                <w:szCs w:val="18"/>
              </w:rPr>
              <w:t>previous</w:t>
            </w:r>
            <w:r>
              <w:rPr>
                <w:rFonts w:ascii="Times New Roman" w:hAnsi="Times New Roman" w:cs="Times New Roman"/>
                <w:color w:val="000080"/>
                <w:sz w:val="18"/>
                <w:szCs w:val="18"/>
              </w:rPr>
              <w: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Pr>
                <w:rFonts w:ascii="Times New Roman" w:hAnsi="Times New Roman" w:cs="Times New Roman"/>
                <w:color w:val="009999"/>
                <w:sz w:val="18"/>
                <w:szCs w:val="18"/>
              </w:rPr>
              <w:t>63</w:t>
            </w:r>
            <w:r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Pr>
                <w:rFonts w:ascii="Times New Roman" w:hAnsi="Times New Roman" w:cs="Times New Roman"/>
                <w:color w:val="000080"/>
                <w:sz w:val="18"/>
                <w:szCs w:val="18"/>
              </w:rPr>
              <w:t>curren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r w:rsidR="003979EF">
              <w:rPr>
                <w:rFonts w:ascii="Times New Roman" w:hAnsi="Times New Roman" w:cs="Times New Roman"/>
                <w:color w:val="000080"/>
                <w:sz w:val="18"/>
                <w:szCs w:val="18"/>
              </w:rPr>
              <w:t>c</w:t>
            </w:r>
            <w:r w:rsidR="003979EF">
              <w:rPr>
                <w:rFonts w:ascii="Times New Roman" w:hAnsi="Times New Roman" w:cs="Times New Roman"/>
                <w:color w:val="000080"/>
                <w:sz w:val="18"/>
                <w:szCs w:val="18"/>
              </w:rPr>
              <w:t>ritical</w:t>
            </w:r>
            <w:r w:rsidR="003979EF">
              <w:rPr>
                <w:rFonts w:ascii="Times New Roman" w:hAnsi="Times New Roman" w:cs="Times New Roman"/>
                <w:color w:val="000080"/>
                <w:sz w:val="18"/>
                <w:szCs w:val="18"/>
              </w:rPr>
              <w:t>_</w:t>
            </w:r>
            <w:r w:rsidR="003979EF">
              <w:rPr>
                <w:rFonts w:ascii="Times New Roman" w:hAnsi="Times New Roman" w:cs="Times New Roman"/>
                <w:color w:val="000080"/>
                <w:sz w:val="18"/>
                <w:szCs w:val="18"/>
              </w:rPr>
              <w:t>treshold</w:t>
            </w:r>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3C952127" w14:textId="565536B8" w:rsidR="00200520"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57476C1F" w:rsidR="00200520" w:rsidRDefault="00200520" w:rsidP="00200520">
      <w:pPr>
        <w:pStyle w:val="RtulodeFigura"/>
      </w:pPr>
      <w:r>
        <w:t xml:space="preserve">Tabela </w:t>
      </w:r>
      <w:r>
        <w:fldChar w:fldCharType="begin"/>
      </w:r>
      <w:r>
        <w:instrText xml:space="preserve"> SEQ Tabela \* ARABIC </w:instrText>
      </w:r>
      <w:r>
        <w:fldChar w:fldCharType="separate"/>
      </w:r>
      <w:r w:rsidR="002365E1">
        <w:rPr>
          <w:noProof/>
        </w:rPr>
        <w:t>20</w:t>
      </w:r>
      <w:r>
        <w:fldChar w:fldCharType="end"/>
      </w:r>
      <w:r>
        <w:t xml:space="preserve">. Evento </w:t>
      </w:r>
      <w:r w:rsidR="000C1E9D">
        <w:t>BATTERY_CHARGE_CHANG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200520">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 xml:space="preserve">sagem de </w:t>
            </w:r>
            <w:r w:rsidR="00227322">
              <w:rPr>
                <w:b/>
                <w:bCs/>
                <w:sz w:val="18"/>
                <w:szCs w:val="18"/>
              </w:rPr>
              <w:t>evento</w:t>
            </w:r>
          </w:p>
        </w:tc>
      </w:tr>
      <w:tr w:rsidR="006239C4" w:rsidRPr="00784883" w14:paraId="0AFBEDAD" w14:textId="77777777" w:rsidTr="00200520">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200520">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60129ABC"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w:instrText>
            </w:r>
            <w:r w:rsidR="00B94D27" w:rsidRPr="00B94D27">
              <w:rPr>
                <w:b/>
                <w:bCs/>
                <w:sz w:val="18"/>
                <w:szCs w:val="18"/>
              </w:rPr>
            </w:r>
            <w:r w:rsidR="00B94D27" w:rsidRPr="00B94D27">
              <w:rPr>
                <w:b/>
                <w:bCs/>
                <w:sz w:val="18"/>
                <w:szCs w:val="18"/>
              </w:rPr>
              <w:instrText xml:space="preserve"> \* MERGEFORMAT </w:instrText>
            </w:r>
            <w:r w:rsidR="00B94D27" w:rsidRPr="00B94D27">
              <w:rPr>
                <w:b/>
                <w:bCs/>
                <w:sz w:val="18"/>
                <w:szCs w:val="18"/>
              </w:rPr>
              <w:fldChar w:fldCharType="separate"/>
            </w:r>
            <w:r w:rsidR="002365E1">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200520">
        <w:tc>
          <w:tcPr>
            <w:tcW w:w="5000" w:type="pct"/>
            <w:gridSpan w:val="3"/>
            <w:shd w:val="clear" w:color="auto" w:fill="F2F2F2" w:themeFill="background1" w:themeFillShade="F2"/>
            <w:vAlign w:val="center"/>
          </w:tcPr>
          <w:p w14:paraId="39932440"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535C57AA" w14:textId="77777777" w:rsidTr="00200520">
        <w:tc>
          <w:tcPr>
            <w:tcW w:w="1059" w:type="pct"/>
            <w:vAlign w:val="center"/>
          </w:tcPr>
          <w:p w14:paraId="7718EC0B" w14:textId="0122442C" w:rsidR="006239C4" w:rsidRPr="005D2ED2" w:rsidRDefault="004B5DF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r>
              <w:rPr>
                <w:color w:val="000000"/>
                <w:sz w:val="18"/>
                <w:szCs w:val="18"/>
              </w:rPr>
              <w:t>String: [ON | OFF]</w:t>
            </w:r>
          </w:p>
        </w:tc>
      </w:tr>
      <w:tr w:rsidR="004B5DF0" w:rsidRPr="00784883" w14:paraId="6DAACF2B" w14:textId="77777777" w:rsidTr="00200520">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r>
              <w:rPr>
                <w:color w:val="000000"/>
                <w:sz w:val="18"/>
                <w:szCs w:val="18"/>
              </w:rPr>
              <w:t>String: [ON | OFF]</w:t>
            </w:r>
          </w:p>
        </w:tc>
      </w:tr>
      <w:tr w:rsidR="006239C4" w:rsidRPr="00784883" w14:paraId="31E66C34" w14:textId="77777777" w:rsidTr="00200520">
        <w:tc>
          <w:tcPr>
            <w:tcW w:w="5000" w:type="pct"/>
            <w:gridSpan w:val="3"/>
            <w:shd w:val="clear" w:color="auto" w:fill="F2F2F2" w:themeFill="background1" w:themeFillShade="F2"/>
            <w:vAlign w:val="center"/>
          </w:tcPr>
          <w:p w14:paraId="189BF3D8"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AA003C8" w14:textId="77777777" w:rsidTr="00200520">
        <w:trPr>
          <w:trHeight w:val="435"/>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1540C5EE" w14:textId="77777777" w:rsidR="004B5DF0"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p>
          <w:p w14:paraId="5E995AC8" w14:textId="6454E1CE" w:rsidR="006239C4" w:rsidRDefault="004B5DF0"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w:t>
            </w:r>
            <w:r w:rsidR="006239C4" w:rsidRPr="00E926F6">
              <w:rPr>
                <w:rFonts w:ascii="Times New Roman" w:hAnsi="Times New Roman" w:cs="Times New Roman"/>
                <w:color w:val="000080"/>
                <w:sz w:val="18"/>
                <w:szCs w:val="18"/>
              </w:rPr>
              <w:t>"</w:t>
            </w:r>
            <w:r>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urrent</w:t>
            </w:r>
            <w:r>
              <w:rPr>
                <w:rFonts w:ascii="Times New Roman" w:hAnsi="Times New Roman" w:cs="Times New Roman"/>
                <w:color w:val="000080"/>
                <w:sz w:val="18"/>
                <w:szCs w:val="18"/>
              </w:rPr>
              <w:t>_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w:t>
            </w:r>
            <w:r>
              <w:rPr>
                <w:rFonts w:ascii="Times New Roman" w:hAnsi="Times New Roman" w:cs="Times New Roman"/>
                <w:color w:val="BB8844"/>
                <w:sz w:val="18"/>
                <w:szCs w:val="18"/>
              </w:rPr>
              <w:t>N</w:t>
            </w:r>
            <w:r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1A9DF160" w:rsidR="006239C4" w:rsidRPr="00784883" w:rsidRDefault="004B5DF0" w:rsidP="00200520">
            <w:pPr>
              <w:spacing w:before="60" w:after="60"/>
              <w:rPr>
                <w:sz w:val="18"/>
                <w:szCs w:val="18"/>
              </w:rPr>
            </w:pPr>
            <w:r>
              <w:rPr>
                <w:color w:val="000000"/>
                <w:sz w:val="18"/>
                <w:szCs w:val="18"/>
              </w:rPr>
              <w:t>Indica que o som estava desligado e agora foi ligado</w:t>
            </w:r>
          </w:p>
        </w:tc>
      </w:tr>
    </w:tbl>
    <w:p w14:paraId="60A3755E" w14:textId="507243D7"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1</w:t>
      </w:r>
      <w:r>
        <w:fldChar w:fldCharType="end"/>
      </w:r>
      <w:r>
        <w:t xml:space="preserve">. </w:t>
      </w:r>
      <w:r w:rsidR="002365E1">
        <w:t>Evento</w:t>
      </w:r>
      <w:r>
        <w:t xml:space="preserve"> </w:t>
      </w:r>
      <w:r w:rsidR="002365E1">
        <w:t>SOUND_</w:t>
      </w:r>
      <w:r>
        <w:t>TOGGL</w:t>
      </w:r>
      <w:r w:rsidR="002365E1">
        <w:t>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200520">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200520">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200520">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1BF4020F" w:rsidR="006239C4" w:rsidRPr="00607BBF" w:rsidRDefault="00607BBF" w:rsidP="00200520">
            <w:pPr>
              <w:spacing w:before="60" w:after="60"/>
              <w:rPr>
                <w:sz w:val="18"/>
                <w:szCs w:val="18"/>
              </w:rPr>
            </w:pPr>
            <w:r>
              <w:rPr>
                <w:sz w:val="18"/>
                <w:szCs w:val="18"/>
              </w:rPr>
              <w:t xml:space="preserve">Evento disparado quando a tonalidade do </w:t>
            </w:r>
            <w:r>
              <w:rPr>
                <w:i/>
                <w:iCs/>
                <w:sz w:val="18"/>
                <w:szCs w:val="18"/>
              </w:rPr>
              <w:t>buzzer</w:t>
            </w:r>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sidRPr="00607BBF">
              <w:rPr>
                <w:b/>
                <w:bCs/>
                <w:sz w:val="18"/>
                <w:szCs w:val="18"/>
              </w:rPr>
            </w:r>
            <w:r>
              <w:rPr>
                <w:b/>
                <w:bCs/>
                <w:sz w:val="18"/>
                <w:szCs w:val="18"/>
              </w:rPr>
              <w:instrText xml:space="preserve"> \* MERGEFORMAT </w:instrText>
            </w:r>
            <w:r w:rsidRPr="00607BBF">
              <w:rPr>
                <w:b/>
                <w:bCs/>
                <w:sz w:val="18"/>
                <w:szCs w:val="18"/>
              </w:rPr>
              <w:fldChar w:fldCharType="separate"/>
            </w:r>
            <w:r w:rsidRPr="00607BBF">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200520">
        <w:tc>
          <w:tcPr>
            <w:tcW w:w="5000" w:type="pct"/>
            <w:gridSpan w:val="3"/>
            <w:shd w:val="clear" w:color="auto" w:fill="F2F2F2" w:themeFill="background1" w:themeFillShade="F2"/>
            <w:vAlign w:val="center"/>
          </w:tcPr>
          <w:p w14:paraId="46AE289D"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3B11C5AB" w14:textId="77777777" w:rsidTr="00200520">
        <w:tc>
          <w:tcPr>
            <w:tcW w:w="1059" w:type="pct"/>
            <w:vAlign w:val="center"/>
          </w:tcPr>
          <w:p w14:paraId="45A3254D" w14:textId="55A5B026" w:rsidR="006239C4" w:rsidRPr="005D2ED2" w:rsidRDefault="00607BBF"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Variation</w:t>
            </w:r>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r>
              <w:rPr>
                <w:color w:val="000000"/>
                <w:sz w:val="18"/>
                <w:szCs w:val="18"/>
              </w:rPr>
              <w:t>Int: [-36..36]</w:t>
            </w:r>
          </w:p>
        </w:tc>
      </w:tr>
      <w:tr w:rsidR="00607BBF" w:rsidRPr="00784883" w14:paraId="03EAA2D2" w14:textId="77777777" w:rsidTr="00200520">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r>
              <w:rPr>
                <w:b/>
                <w:bCs/>
                <w:color w:val="365F91" w:themeColor="accent1" w:themeShade="BF"/>
                <w:sz w:val="18"/>
                <w:szCs w:val="18"/>
              </w:rPr>
              <w:t>Current Variation</w:t>
            </w:r>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r>
              <w:rPr>
                <w:color w:val="000000"/>
                <w:sz w:val="18"/>
                <w:szCs w:val="18"/>
              </w:rPr>
              <w:t>Int: [-36..36]</w:t>
            </w:r>
          </w:p>
        </w:tc>
      </w:tr>
      <w:tr w:rsidR="006239C4" w:rsidRPr="00784883" w14:paraId="26A366C5" w14:textId="77777777" w:rsidTr="00200520">
        <w:tc>
          <w:tcPr>
            <w:tcW w:w="5000" w:type="pct"/>
            <w:gridSpan w:val="3"/>
            <w:shd w:val="clear" w:color="auto" w:fill="F2F2F2" w:themeFill="background1" w:themeFillShade="F2"/>
            <w:vAlign w:val="center"/>
          </w:tcPr>
          <w:p w14:paraId="33D8FE60"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33D68281" w14:textId="77777777" w:rsidTr="00200520">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CAEF021" w14:textId="77777777" w:rsidR="00607BBF"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50A80057" w14:textId="44B3DFA2" w:rsidR="006239C4" w:rsidRDefault="00607BBF"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revious_</w:t>
            </w:r>
            <w:r>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607BBF">
              <w:rPr>
                <w:rFonts w:ascii="Times New Roman" w:hAnsi="Times New Roman" w:cs="Times New Roman"/>
                <w:sz w:val="18"/>
                <w:szCs w:val="18"/>
              </w:rPr>
              <w:t>,</w:t>
            </w:r>
            <w:r>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r>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4560CD43"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2</w:t>
      </w:r>
      <w:r>
        <w:fldChar w:fldCharType="end"/>
      </w:r>
      <w:r>
        <w:t xml:space="preserve">. </w:t>
      </w:r>
      <w:r w:rsidR="0077792E">
        <w:t>Evento</w:t>
      </w:r>
      <w:r>
        <w:t xml:space="preserve"> SOUND</w:t>
      </w:r>
      <w:r w:rsidR="0077792E">
        <w:t>_TUN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200520">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200520">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200520">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6E5D2DA0"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r w:rsidR="006239C4" w:rsidRPr="0032730E">
              <w:rPr>
                <w:i/>
                <w:iCs/>
                <w:sz w:val="18"/>
                <w:szCs w:val="18"/>
              </w:rPr>
              <w:t>buzzer</w:t>
            </w:r>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w:instrText>
            </w:r>
            <w:r w:rsidRPr="001931C8">
              <w:rPr>
                <w:b/>
                <w:bCs/>
                <w:sz w:val="18"/>
                <w:szCs w:val="18"/>
              </w:rPr>
            </w:r>
            <w:r w:rsidRPr="001931C8">
              <w:rPr>
                <w:b/>
                <w:bCs/>
                <w:sz w:val="18"/>
                <w:szCs w:val="18"/>
              </w:rPr>
              <w:instrText xml:space="preserve"> \* MERGEFORMAT </w:instrText>
            </w:r>
            <w:r w:rsidRPr="001931C8">
              <w:rPr>
                <w:b/>
                <w:bCs/>
                <w:sz w:val="18"/>
                <w:szCs w:val="18"/>
              </w:rPr>
              <w:fldChar w:fldCharType="separate"/>
            </w:r>
            <w:r w:rsidRPr="001931C8">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200520">
        <w:tc>
          <w:tcPr>
            <w:tcW w:w="5000" w:type="pct"/>
            <w:gridSpan w:val="3"/>
            <w:shd w:val="clear" w:color="auto" w:fill="F2F2F2" w:themeFill="background1" w:themeFillShade="F2"/>
            <w:vAlign w:val="center"/>
          </w:tcPr>
          <w:p w14:paraId="3137FE9F"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FD7D08" w:rsidRPr="00784883" w14:paraId="2F04A3D8" w14:textId="77777777" w:rsidTr="00200520">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728A98E6" w14:textId="5E642E04" w:rsidR="00FD7D08" w:rsidRDefault="00FD7D08" w:rsidP="00200520">
            <w:pPr>
              <w:spacing w:before="60" w:after="60"/>
              <w:rPr>
                <w:sz w:val="18"/>
                <w:szCs w:val="18"/>
              </w:rPr>
            </w:pPr>
            <w:r>
              <w:rPr>
                <w:sz w:val="18"/>
                <w:szCs w:val="18"/>
              </w:rPr>
              <w:t>O modo de usado para reproduzir o som</w:t>
            </w:r>
          </w:p>
        </w:tc>
        <w:tc>
          <w:tcPr>
            <w:tcW w:w="1668" w:type="pct"/>
            <w:vAlign w:val="center"/>
          </w:tcPr>
          <w:p w14:paraId="4A18A87D" w14:textId="7045CDE1" w:rsidR="00FD7D08" w:rsidRDefault="00FD7D08" w:rsidP="00200520">
            <w:pPr>
              <w:spacing w:before="60" w:after="60"/>
              <w:rPr>
                <w:color w:val="000000"/>
                <w:sz w:val="18"/>
                <w:szCs w:val="18"/>
              </w:rPr>
            </w:pPr>
            <w:r>
              <w:rPr>
                <w:color w:val="000000"/>
                <w:sz w:val="18"/>
                <w:szCs w:val="18"/>
              </w:rPr>
              <w:t>String: [NOTE | FREQUENCY]</w:t>
            </w:r>
          </w:p>
        </w:tc>
      </w:tr>
      <w:tr w:rsidR="006239C4" w:rsidRPr="00784883" w14:paraId="6EFFC38A" w14:textId="77777777" w:rsidTr="00200520">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w:t>
            </w:r>
            <w:r w:rsidRPr="00B12FFD">
              <w:rPr>
                <w:sz w:val="18"/>
                <w:szCs w:val="18"/>
              </w:rPr>
              <w:t>C | Cs | Db | D | Ds | Eb | E | F | Fs | Gb | G | Gs | Ab | A | As | Bb | B</w:t>
            </w:r>
            <w:r>
              <w:rPr>
                <w:sz w:val="18"/>
                <w:szCs w:val="18"/>
              </w:rPr>
              <w:t>]</w:t>
            </w:r>
          </w:p>
        </w:tc>
      </w:tr>
      <w:tr w:rsidR="006239C4" w:rsidRPr="00784883" w14:paraId="1AA01C17" w14:textId="77777777" w:rsidTr="00200520">
        <w:tc>
          <w:tcPr>
            <w:tcW w:w="1059" w:type="pct"/>
            <w:vAlign w:val="center"/>
          </w:tcPr>
          <w:p w14:paraId="64FD6FD4" w14:textId="77777777" w:rsidR="006239C4" w:rsidRPr="005D2ED2" w:rsidRDefault="006239C4" w:rsidP="00200520">
            <w:pPr>
              <w:spacing w:before="60" w:after="60"/>
              <w:rPr>
                <w:b/>
                <w:bCs/>
                <w:sz w:val="18"/>
                <w:szCs w:val="18"/>
              </w:rPr>
            </w:pPr>
            <w:r>
              <w:rPr>
                <w:b/>
                <w:bCs/>
                <w:color w:val="365F91" w:themeColor="accent1" w:themeShade="BF"/>
                <w:sz w:val="18"/>
                <w:szCs w:val="18"/>
              </w:rPr>
              <w:t>Octave</w:t>
            </w:r>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r>
              <w:rPr>
                <w:color w:val="000000"/>
                <w:sz w:val="18"/>
                <w:szCs w:val="18"/>
              </w:rPr>
              <w:t>Int: [0..8]</w:t>
            </w:r>
          </w:p>
        </w:tc>
      </w:tr>
      <w:tr w:rsidR="006239C4" w:rsidRPr="00784883" w14:paraId="294ECA88" w14:textId="77777777" w:rsidTr="00200520">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E1530B9" w14:textId="77777777" w:rsidTr="00200520">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42BF873" w14:textId="77777777" w:rsidTr="00200520">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200520">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123AE7A6" w14:textId="7733A07E"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9536A6A" w14:textId="77777777" w:rsidR="003222C4" w:rsidRDefault="006239C4"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octav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w:t>
            </w:r>
            <w:r>
              <w:rPr>
                <w:rFonts w:ascii="Times New Roman" w:hAnsi="Times New Roman" w:cs="Times New Roman"/>
                <w:color w:val="009999"/>
                <w:sz w:val="18"/>
                <w:szCs w:val="18"/>
              </w:rPr>
              <w:t>.</w:t>
            </w:r>
            <w:r>
              <w:rPr>
                <w:rFonts w:ascii="Times New Roman" w:hAnsi="Times New Roman" w:cs="Times New Roman"/>
                <w:color w:val="009999"/>
                <w:sz w:val="18"/>
                <w:szCs w:val="18"/>
              </w:rPr>
              <w:t>2</w:t>
            </w:r>
            <w:r>
              <w:rPr>
                <w:rFonts w:ascii="Times New Roman" w:hAnsi="Times New Roman" w:cs="Times New Roman"/>
                <w:color w:val="009999"/>
                <w:sz w:val="18"/>
                <w:szCs w:val="18"/>
              </w:rPr>
              <w:t>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ur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w:t>
            </w:r>
            <w:r>
              <w:rPr>
                <w:color w:val="000000"/>
                <w:sz w:val="18"/>
                <w:szCs w:val="18"/>
              </w:rPr>
              <w:t>A frequência</w:t>
            </w:r>
            <w:r>
              <w:rPr>
                <w:color w:val="000000"/>
                <w:sz w:val="18"/>
                <w:szCs w:val="18"/>
              </w:rPr>
              <w:t xml:space="preserve">, </w:t>
            </w:r>
            <w:r w:rsidRPr="006B4F05">
              <w:rPr>
                <w:color w:val="000000"/>
                <w:sz w:val="18"/>
                <w:szCs w:val="18"/>
              </w:rPr>
              <w:t>523.25</w:t>
            </w:r>
            <w:r>
              <w:rPr>
                <w:color w:val="000000"/>
                <w:sz w:val="18"/>
                <w:szCs w:val="18"/>
              </w:rPr>
              <w:t xml:space="preserve"> Hz</w:t>
            </w:r>
            <w:r>
              <w:rPr>
                <w:color w:val="000000"/>
                <w:sz w:val="18"/>
                <w:szCs w:val="18"/>
              </w:rPr>
              <w:t xml:space="preserve">, </w:t>
            </w:r>
            <w:r>
              <w:rPr>
                <w:color w:val="000000"/>
                <w:sz w:val="18"/>
                <w:szCs w:val="18"/>
              </w:rPr>
              <w:t xml:space="preserve">foi inferida </w:t>
            </w:r>
            <w:r>
              <w:rPr>
                <w:color w:val="000000"/>
                <w:sz w:val="18"/>
                <w:szCs w:val="18"/>
              </w:rPr>
              <w:t>a partir da nota</w:t>
            </w:r>
          </w:p>
        </w:tc>
      </w:tr>
      <w:tr w:rsidR="003222C4" w:rsidRPr="00784883" w14:paraId="18440968" w14:textId="77777777" w:rsidTr="00200520">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4269A98D" w14:textId="77777777"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A9A6441" w14:textId="77777777" w:rsidR="003222C4" w:rsidRDefault="003222C4" w:rsidP="003222C4">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219210E1"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w:t>
            </w:r>
            <w:r>
              <w:rPr>
                <w:color w:val="000000"/>
                <w:sz w:val="18"/>
                <w:szCs w:val="18"/>
              </w:rPr>
              <w:t xml:space="preserve">a frequência 523.25 Hz </w:t>
            </w:r>
            <w:r>
              <w:rPr>
                <w:color w:val="000000"/>
                <w:sz w:val="18"/>
                <w:szCs w:val="18"/>
              </w:rPr>
              <w:t xml:space="preserve">foi reproduzida por 1 segundo e meio, com uma pausa de meio segundo após a reprodução. A </w:t>
            </w:r>
            <w:r>
              <w:rPr>
                <w:color w:val="000000"/>
                <w:sz w:val="18"/>
                <w:szCs w:val="18"/>
              </w:rPr>
              <w:lastRenderedPageBreak/>
              <w:t xml:space="preserve">nota, C5, </w:t>
            </w:r>
            <w:r>
              <w:rPr>
                <w:color w:val="000000"/>
                <w:sz w:val="18"/>
                <w:szCs w:val="18"/>
              </w:rPr>
              <w:t xml:space="preserve">foi inferida </w:t>
            </w:r>
            <w:r>
              <w:rPr>
                <w:color w:val="000000"/>
                <w:sz w:val="18"/>
                <w:szCs w:val="18"/>
              </w:rPr>
              <w:t xml:space="preserve">a partir da </w:t>
            </w:r>
            <w:r w:rsidR="00C24D4E">
              <w:rPr>
                <w:color w:val="000000"/>
                <w:sz w:val="18"/>
                <w:szCs w:val="18"/>
              </w:rPr>
              <w:t>frequência</w:t>
            </w:r>
          </w:p>
        </w:tc>
      </w:tr>
      <w:tr w:rsidR="00C24D4E" w:rsidRPr="00784883" w14:paraId="70E3BB0D" w14:textId="77777777" w:rsidTr="00200520">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68D817E2" w14:textId="77777777"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51917D0" w14:textId="77777777" w:rsidR="00C24D4E" w:rsidRDefault="00C24D4E" w:rsidP="00C24D4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303BFD" w14:textId="1CFA460C" w:rsidR="00C24D4E" w:rsidRPr="003222C4" w:rsidRDefault="00C24D4E"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w:t>
            </w:r>
            <w:r>
              <w:rPr>
                <w:color w:val="000000"/>
                <w:sz w:val="18"/>
                <w:szCs w:val="18"/>
              </w:rPr>
              <w:t>frequência</w:t>
            </w:r>
            <w:r w:rsidR="00875AE9">
              <w:rPr>
                <w:color w:val="000000"/>
                <w:sz w:val="18"/>
                <w:szCs w:val="18"/>
              </w:rPr>
              <w:t xml:space="preserve"> não representa uma nota válida</w:t>
            </w:r>
          </w:p>
        </w:tc>
      </w:tr>
    </w:tbl>
    <w:p w14:paraId="052992C2" w14:textId="200F7644"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3</w:t>
      </w:r>
      <w:r>
        <w:fldChar w:fldCharType="end"/>
      </w:r>
      <w:r>
        <w:t xml:space="preserve">. </w:t>
      </w:r>
      <w:r w:rsidR="00C15A76">
        <w:t>Evento</w:t>
      </w:r>
      <w:r>
        <w:t xml:space="preserve"> SOUND</w:t>
      </w:r>
      <w:r w:rsidR="00C15A76">
        <w:t>_PLAYED</w:t>
      </w:r>
      <w:bookmarkStart w:id="62" w:name="_GoBack"/>
      <w:bookmarkEnd w:id="62"/>
    </w:p>
    <w:p w14:paraId="26EFC3E4" w14:textId="77777777" w:rsidR="006239C4" w:rsidRDefault="006239C4" w:rsidP="006239C4">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200520">
        <w:tc>
          <w:tcPr>
            <w:tcW w:w="5000" w:type="pct"/>
            <w:gridSpan w:val="3"/>
            <w:shd w:val="clear" w:color="auto" w:fill="F2F2F2" w:themeFill="background1" w:themeFillShade="F2"/>
            <w:vAlign w:val="center"/>
          </w:tcPr>
          <w:p w14:paraId="573ACA22"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499E95F5" w14:textId="77777777" w:rsidTr="00200520">
        <w:tc>
          <w:tcPr>
            <w:tcW w:w="1059" w:type="pct"/>
            <w:vAlign w:val="center"/>
          </w:tcPr>
          <w:p w14:paraId="36707AB9"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1420CE7F" w14:textId="77777777" w:rsidR="006239C4" w:rsidRPr="005D2ED2" w:rsidRDefault="006239C4" w:rsidP="00200520">
            <w:pPr>
              <w:spacing w:before="60" w:after="60"/>
              <w:rPr>
                <w:b/>
                <w:bCs/>
                <w:sz w:val="18"/>
                <w:szCs w:val="18"/>
              </w:rPr>
            </w:pPr>
            <w:r>
              <w:rPr>
                <w:b/>
                <w:bCs/>
                <w:color w:val="C00000"/>
                <w:sz w:val="18"/>
                <w:szCs w:val="18"/>
              </w:rPr>
              <w:t>TOGGLE_LED</w:t>
            </w:r>
          </w:p>
        </w:tc>
      </w:tr>
      <w:tr w:rsidR="006239C4" w:rsidRPr="00784883" w14:paraId="47B9E76D" w14:textId="77777777" w:rsidTr="00200520">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647BFDC1" w:rsidR="006239C4" w:rsidRPr="00784883" w:rsidRDefault="006239C4"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6</w:t>
            </w:r>
            <w:r w:rsidRPr="00CD6F25">
              <w:rPr>
                <w:b/>
                <w:bCs/>
                <w:sz w:val="18"/>
                <w:szCs w:val="18"/>
              </w:rPr>
              <w:fldChar w:fldCharType="end"/>
            </w:r>
            <w:r>
              <w:rPr>
                <w:sz w:val="18"/>
                <w:szCs w:val="18"/>
              </w:rPr>
              <w:t>)</w:t>
            </w:r>
          </w:p>
        </w:tc>
      </w:tr>
      <w:tr w:rsidR="006239C4" w:rsidRPr="00784883" w14:paraId="34F937ED" w14:textId="77777777" w:rsidTr="00200520">
        <w:tc>
          <w:tcPr>
            <w:tcW w:w="5000" w:type="pct"/>
            <w:gridSpan w:val="3"/>
            <w:shd w:val="clear" w:color="auto" w:fill="F2F2F2" w:themeFill="background1" w:themeFillShade="F2"/>
            <w:vAlign w:val="center"/>
          </w:tcPr>
          <w:p w14:paraId="41F02647"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534BF9E9" w14:textId="77777777" w:rsidTr="00200520">
        <w:tc>
          <w:tcPr>
            <w:tcW w:w="1059" w:type="pct"/>
            <w:vAlign w:val="center"/>
          </w:tcPr>
          <w:p w14:paraId="57E35989" w14:textId="77777777"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77777777" w:rsidR="006239C4" w:rsidRDefault="006239C4" w:rsidP="00200520">
            <w:pPr>
              <w:spacing w:before="60" w:after="60"/>
              <w:rPr>
                <w:sz w:val="18"/>
                <w:szCs w:val="18"/>
              </w:rPr>
            </w:pPr>
            <w:r>
              <w:rPr>
                <w:sz w:val="18"/>
                <w:szCs w:val="18"/>
              </w:rPr>
              <w:t>O LED que deverá ser alternado</w:t>
            </w:r>
          </w:p>
        </w:tc>
        <w:tc>
          <w:tcPr>
            <w:tcW w:w="1668" w:type="pct"/>
            <w:vAlign w:val="center"/>
          </w:tcPr>
          <w:p w14:paraId="2D41E070"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FRONT | LEFT | RIGHT | BACK | CENTER]</w:t>
            </w:r>
          </w:p>
        </w:tc>
      </w:tr>
      <w:tr w:rsidR="006239C4" w:rsidRPr="00784883" w14:paraId="7885F07A" w14:textId="77777777" w:rsidTr="00200520">
        <w:tc>
          <w:tcPr>
            <w:tcW w:w="1059" w:type="pct"/>
            <w:vAlign w:val="center"/>
          </w:tcPr>
          <w:p w14:paraId="24BF3597" w14:textId="77777777" w:rsidR="006239C4" w:rsidRPr="005D2ED2" w:rsidRDefault="006239C4" w:rsidP="00200520">
            <w:pPr>
              <w:spacing w:before="60" w:after="60"/>
              <w:rPr>
                <w:b/>
                <w:bCs/>
                <w:sz w:val="18"/>
                <w:szCs w:val="18"/>
              </w:rPr>
            </w:pPr>
            <w:r>
              <w:rPr>
                <w:b/>
                <w:bCs/>
                <w:color w:val="365F91" w:themeColor="accent1" w:themeShade="BF"/>
                <w:sz w:val="18"/>
                <w:szCs w:val="18"/>
              </w:rPr>
              <w:t>State</w:t>
            </w:r>
          </w:p>
        </w:tc>
        <w:tc>
          <w:tcPr>
            <w:tcW w:w="2273" w:type="pct"/>
            <w:vAlign w:val="center"/>
          </w:tcPr>
          <w:p w14:paraId="5677A271" w14:textId="77777777" w:rsidR="006239C4" w:rsidRPr="00784883" w:rsidRDefault="006239C4" w:rsidP="00200520">
            <w:pPr>
              <w:spacing w:before="60" w:after="60"/>
              <w:rPr>
                <w:sz w:val="18"/>
                <w:szCs w:val="18"/>
              </w:rPr>
            </w:pPr>
            <w:r>
              <w:rPr>
                <w:sz w:val="18"/>
                <w:szCs w:val="18"/>
              </w:rPr>
              <w:t>O novo estado do LED</w:t>
            </w:r>
          </w:p>
        </w:tc>
        <w:tc>
          <w:tcPr>
            <w:tcW w:w="1668" w:type="pct"/>
            <w:vAlign w:val="center"/>
          </w:tcPr>
          <w:p w14:paraId="469FB8EB" w14:textId="77777777" w:rsidR="006239C4" w:rsidRPr="00784883" w:rsidRDefault="006239C4" w:rsidP="00200520">
            <w:pPr>
              <w:spacing w:before="60" w:after="60"/>
              <w:rPr>
                <w:sz w:val="18"/>
                <w:szCs w:val="18"/>
              </w:rPr>
            </w:pPr>
            <w:r>
              <w:rPr>
                <w:color w:val="000000"/>
                <w:sz w:val="18"/>
                <w:szCs w:val="18"/>
              </w:rPr>
              <w:t>String: [ON | OFF]</w:t>
            </w:r>
          </w:p>
        </w:tc>
      </w:tr>
      <w:tr w:rsidR="006239C4" w:rsidRPr="00784883" w14:paraId="2A1DA5BE" w14:textId="77777777" w:rsidTr="00200520">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200520">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29747278"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77777777" w:rsidR="006239C4" w:rsidRPr="00784883" w:rsidRDefault="006239C4" w:rsidP="00200520">
            <w:pPr>
              <w:spacing w:before="60" w:after="60"/>
              <w:rPr>
                <w:sz w:val="18"/>
                <w:szCs w:val="18"/>
              </w:rPr>
            </w:pPr>
            <w:r>
              <w:rPr>
                <w:color w:val="000000"/>
                <w:sz w:val="18"/>
                <w:szCs w:val="18"/>
              </w:rPr>
              <w:t>Liga o LED frontal</w:t>
            </w:r>
          </w:p>
        </w:tc>
      </w:tr>
      <w:tr w:rsidR="006239C4" w:rsidRPr="00784883" w14:paraId="1781DC42" w14:textId="77777777" w:rsidTr="00200520">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4D69D4F9" w14:textId="77777777"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7777777" w:rsidR="006239C4" w:rsidRPr="00784883" w:rsidRDefault="006239C4" w:rsidP="00200520">
            <w:pPr>
              <w:spacing w:before="60" w:after="60"/>
              <w:rPr>
                <w:sz w:val="18"/>
                <w:szCs w:val="18"/>
              </w:rPr>
            </w:pPr>
            <w:r>
              <w:rPr>
                <w:color w:val="000000"/>
                <w:sz w:val="18"/>
                <w:szCs w:val="18"/>
              </w:rPr>
              <w:t>Desliga o LED traseiro</w:t>
            </w:r>
          </w:p>
        </w:tc>
      </w:tr>
    </w:tbl>
    <w:p w14:paraId="6BEB95F6" w14:textId="5C0B293D"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4</w:t>
      </w:r>
      <w:r>
        <w:fldChar w:fldCharType="end"/>
      </w:r>
      <w:r>
        <w:t>. Comando TOGGLE_LE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200520">
        <w:tc>
          <w:tcPr>
            <w:tcW w:w="5000" w:type="pct"/>
            <w:gridSpan w:val="3"/>
            <w:shd w:val="clear" w:color="auto" w:fill="F2F2F2" w:themeFill="background1" w:themeFillShade="F2"/>
            <w:vAlign w:val="center"/>
          </w:tcPr>
          <w:p w14:paraId="47E4E1DF"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5552AB91" w14:textId="77777777" w:rsidTr="00200520">
        <w:tc>
          <w:tcPr>
            <w:tcW w:w="1059" w:type="pct"/>
            <w:vAlign w:val="center"/>
          </w:tcPr>
          <w:p w14:paraId="2627CB62"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5FB246CA" w14:textId="77777777" w:rsidR="006239C4" w:rsidRPr="005D2ED2" w:rsidRDefault="006239C4" w:rsidP="00200520">
            <w:pPr>
              <w:spacing w:before="60" w:after="60"/>
              <w:rPr>
                <w:b/>
                <w:bCs/>
                <w:sz w:val="18"/>
                <w:szCs w:val="18"/>
              </w:rPr>
            </w:pPr>
            <w:r>
              <w:rPr>
                <w:b/>
                <w:bCs/>
                <w:color w:val="C00000"/>
                <w:sz w:val="18"/>
                <w:szCs w:val="18"/>
              </w:rPr>
              <w:t>INSERT_INSTRUCTION</w:t>
            </w:r>
          </w:p>
        </w:tc>
      </w:tr>
      <w:tr w:rsidR="006239C4" w:rsidRPr="00784883" w14:paraId="48D467D5" w14:textId="77777777" w:rsidTr="00200520">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53A010CD" w:rsidR="006239C4" w:rsidRPr="00784883" w:rsidRDefault="006239C4" w:rsidP="00200520">
            <w:pPr>
              <w:spacing w:before="60" w:after="60"/>
              <w:rPr>
                <w:sz w:val="18"/>
                <w:szCs w:val="18"/>
              </w:rPr>
            </w:pPr>
            <w:r>
              <w:rPr>
                <w:sz w:val="18"/>
                <w:szCs w:val="18"/>
              </w:rPr>
              <w:t>Insere uma instrução na memória do RoPE (</w:t>
            </w:r>
            <w:r w:rsidRPr="00CD6F25">
              <w:rPr>
                <w:b/>
                <w:bCs/>
                <w:sz w:val="18"/>
                <w:szCs w:val="18"/>
              </w:rPr>
              <w:fldChar w:fldCharType="begin"/>
            </w:r>
            <w:r w:rsidRPr="00CD6F25">
              <w:rPr>
                <w:b/>
                <w:bCs/>
                <w:sz w:val="18"/>
                <w:szCs w:val="18"/>
              </w:rPr>
              <w:instrText xml:space="preserve"> REF _Ref5836445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7</w:t>
            </w:r>
            <w:r w:rsidRPr="00CD6F25">
              <w:rPr>
                <w:b/>
                <w:bCs/>
                <w:sz w:val="18"/>
                <w:szCs w:val="18"/>
              </w:rPr>
              <w:fldChar w:fldCharType="end"/>
            </w:r>
            <w:r>
              <w:rPr>
                <w:sz w:val="18"/>
                <w:szCs w:val="18"/>
              </w:rPr>
              <w:t>)</w:t>
            </w:r>
          </w:p>
        </w:tc>
      </w:tr>
      <w:tr w:rsidR="006239C4" w:rsidRPr="00784883" w14:paraId="7A0467E1" w14:textId="77777777" w:rsidTr="00200520">
        <w:tc>
          <w:tcPr>
            <w:tcW w:w="5000" w:type="pct"/>
            <w:gridSpan w:val="3"/>
            <w:shd w:val="clear" w:color="auto" w:fill="F2F2F2" w:themeFill="background1" w:themeFillShade="F2"/>
            <w:vAlign w:val="center"/>
          </w:tcPr>
          <w:p w14:paraId="17A041AE"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1FC171D5" w14:textId="77777777" w:rsidTr="00200520">
        <w:tc>
          <w:tcPr>
            <w:tcW w:w="1059" w:type="pct"/>
            <w:vAlign w:val="center"/>
          </w:tcPr>
          <w:p w14:paraId="1612215F" w14:textId="77777777" w:rsidR="006239C4" w:rsidRPr="005D2ED2" w:rsidRDefault="006239C4" w:rsidP="00200520">
            <w:pPr>
              <w:spacing w:before="60" w:after="60"/>
              <w:rPr>
                <w:b/>
                <w:bCs/>
                <w:sz w:val="18"/>
                <w:szCs w:val="18"/>
              </w:rPr>
            </w:pPr>
            <w:r>
              <w:rPr>
                <w:b/>
                <w:bCs/>
                <w:color w:val="365F91" w:themeColor="accent1" w:themeShade="BF"/>
                <w:sz w:val="18"/>
                <w:szCs w:val="18"/>
              </w:rPr>
              <w:t>Instruction</w:t>
            </w:r>
          </w:p>
        </w:tc>
        <w:tc>
          <w:tcPr>
            <w:tcW w:w="2273" w:type="pct"/>
            <w:vAlign w:val="center"/>
          </w:tcPr>
          <w:p w14:paraId="5096EC16" w14:textId="77777777" w:rsidR="006239C4" w:rsidRDefault="006239C4" w:rsidP="00200520">
            <w:pPr>
              <w:spacing w:before="60" w:after="60"/>
              <w:rPr>
                <w:sz w:val="18"/>
                <w:szCs w:val="18"/>
              </w:rPr>
            </w:pPr>
            <w:r>
              <w:rPr>
                <w:sz w:val="18"/>
                <w:szCs w:val="18"/>
              </w:rPr>
              <w:t>A instrução a ser inserida na memória</w:t>
            </w:r>
          </w:p>
        </w:tc>
        <w:tc>
          <w:tcPr>
            <w:tcW w:w="1668" w:type="pct"/>
            <w:vAlign w:val="center"/>
          </w:tcPr>
          <w:p w14:paraId="48EBF922" w14:textId="77777777" w:rsidR="006239C4" w:rsidRDefault="006239C4" w:rsidP="00200520">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200520">
        <w:tc>
          <w:tcPr>
            <w:tcW w:w="1059" w:type="pct"/>
            <w:vAlign w:val="center"/>
          </w:tcPr>
          <w:p w14:paraId="5B38C21B" w14:textId="77777777" w:rsidR="006239C4" w:rsidRPr="005D2ED2" w:rsidRDefault="006239C4"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2B7B7BD2" w14:textId="77777777"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a instrução será inserida</w:t>
            </w:r>
            <w:r>
              <w:rPr>
                <w:sz w:val="18"/>
                <w:szCs w:val="18"/>
              </w:rPr>
              <w:t xml:space="preserve">. </w:t>
            </w:r>
            <w:r w:rsidRPr="005F4F72">
              <w:rPr>
                <w:sz w:val="18"/>
                <w:szCs w:val="18"/>
              </w:rPr>
              <w:t xml:space="preserve">Se nenhum valor for informado insere </w:t>
            </w:r>
            <w:r>
              <w:rPr>
                <w:sz w:val="18"/>
                <w:szCs w:val="18"/>
              </w:rPr>
              <w:t>após a última instrução na memória. Se necessário, desloca as demais instruções para a frente</w:t>
            </w:r>
          </w:p>
        </w:tc>
        <w:tc>
          <w:tcPr>
            <w:tcW w:w="1668" w:type="pct"/>
            <w:vAlign w:val="center"/>
          </w:tcPr>
          <w:p w14:paraId="3B4A045A" w14:textId="77777777" w:rsidR="006239C4" w:rsidRPr="00784883" w:rsidRDefault="006239C4" w:rsidP="00200520">
            <w:pPr>
              <w:spacing w:before="60" w:after="60"/>
              <w:rPr>
                <w:sz w:val="18"/>
                <w:szCs w:val="18"/>
              </w:rPr>
            </w:pPr>
            <w:r>
              <w:rPr>
                <w:sz w:val="18"/>
                <w:szCs w:val="18"/>
              </w:rPr>
              <w:t>Int: [0..?]</w:t>
            </w:r>
          </w:p>
        </w:tc>
      </w:tr>
      <w:tr w:rsidR="006239C4" w:rsidRPr="00784883" w14:paraId="578581F6" w14:textId="77777777" w:rsidTr="00200520">
        <w:tc>
          <w:tcPr>
            <w:tcW w:w="5000" w:type="pct"/>
            <w:gridSpan w:val="3"/>
            <w:shd w:val="clear" w:color="auto" w:fill="F2F2F2" w:themeFill="background1" w:themeFillShade="F2"/>
            <w:vAlign w:val="center"/>
          </w:tcPr>
          <w:p w14:paraId="08379616"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5602D23C" w14:textId="77777777" w:rsidTr="00200520">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684E7988"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5993B1D" w14:textId="77777777" w:rsidR="006239C4" w:rsidRDefault="006239C4"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27D7FCF" w14:textId="77777777" w:rsidR="006239C4" w:rsidRPr="00CF1EAD" w:rsidRDefault="006239C4" w:rsidP="00200520">
            <w:pPr>
              <w:pStyle w:val="Pr-formataoHTML"/>
              <w:rPr>
                <w:sz w:val="8"/>
                <w:szCs w:val="8"/>
              </w:rPr>
            </w:pPr>
          </w:p>
        </w:tc>
        <w:tc>
          <w:tcPr>
            <w:tcW w:w="1668" w:type="pct"/>
            <w:vAlign w:val="center"/>
          </w:tcPr>
          <w:p w14:paraId="239CEB7D" w14:textId="77777777" w:rsidR="006239C4" w:rsidRPr="00784883" w:rsidRDefault="006239C4" w:rsidP="00200520">
            <w:pPr>
              <w:spacing w:before="60" w:after="60"/>
              <w:rPr>
                <w:sz w:val="18"/>
                <w:szCs w:val="18"/>
              </w:rPr>
            </w:pPr>
            <w:r>
              <w:rPr>
                <w:color w:val="000000"/>
                <w:sz w:val="18"/>
                <w:szCs w:val="18"/>
              </w:rPr>
              <w:t>Insere a instrução “Girar à esquerda” na terceira posição da memória</w:t>
            </w:r>
          </w:p>
        </w:tc>
      </w:tr>
      <w:tr w:rsidR="006239C4" w:rsidRPr="00784883" w14:paraId="57ECC28A" w14:textId="77777777" w:rsidTr="00200520">
        <w:tc>
          <w:tcPr>
            <w:tcW w:w="3332" w:type="pct"/>
            <w:gridSpan w:val="2"/>
            <w:vAlign w:val="center"/>
          </w:tcPr>
          <w:p w14:paraId="45481EA4" w14:textId="77777777" w:rsidR="006239C4" w:rsidRPr="00CF1EAD" w:rsidRDefault="006239C4" w:rsidP="00200520">
            <w:pPr>
              <w:pStyle w:val="Pr-formataoHTML"/>
              <w:rPr>
                <w:rFonts w:ascii="Times New Roman" w:hAnsi="Times New Roman" w:cs="Times New Roman"/>
                <w:sz w:val="8"/>
                <w:szCs w:val="8"/>
              </w:rPr>
            </w:pPr>
          </w:p>
          <w:p w14:paraId="7ACC410E" w14:textId="77777777" w:rsidR="006239C4" w:rsidRPr="00E926F6"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8E8C13B" w14:textId="77777777" w:rsidR="006239C4" w:rsidRDefault="006239C4"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449B3BF" w14:textId="77777777" w:rsidR="006239C4" w:rsidRPr="00CF1EAD" w:rsidRDefault="006239C4" w:rsidP="00200520">
            <w:pPr>
              <w:rPr>
                <w:sz w:val="8"/>
                <w:szCs w:val="8"/>
              </w:rPr>
            </w:pPr>
          </w:p>
        </w:tc>
        <w:tc>
          <w:tcPr>
            <w:tcW w:w="1668" w:type="pct"/>
            <w:vAlign w:val="center"/>
          </w:tcPr>
          <w:p w14:paraId="7A8192E1" w14:textId="77777777" w:rsidR="006239C4" w:rsidRPr="00784883" w:rsidRDefault="006239C4" w:rsidP="00200520">
            <w:pPr>
              <w:spacing w:before="60" w:after="60"/>
              <w:rPr>
                <w:sz w:val="18"/>
                <w:szCs w:val="18"/>
              </w:rPr>
            </w:pPr>
            <w:r>
              <w:rPr>
                <w:color w:val="000000"/>
                <w:sz w:val="18"/>
                <w:szCs w:val="18"/>
              </w:rPr>
              <w:t>Insere a instrução “Mover para frente” após a última instrução na memória</w:t>
            </w:r>
          </w:p>
        </w:tc>
      </w:tr>
    </w:tbl>
    <w:p w14:paraId="30F00B44" w14:textId="43380396"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5</w:t>
      </w:r>
      <w:r>
        <w:fldChar w:fldCharType="end"/>
      </w:r>
      <w:r>
        <w:t>. Comando INSERT_INSTRUCTIO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200520">
        <w:tc>
          <w:tcPr>
            <w:tcW w:w="5000" w:type="pct"/>
            <w:gridSpan w:val="3"/>
            <w:shd w:val="clear" w:color="auto" w:fill="F2F2F2" w:themeFill="background1" w:themeFillShade="F2"/>
            <w:vAlign w:val="center"/>
          </w:tcPr>
          <w:p w14:paraId="03ECEF19"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0EC70CED" w14:textId="77777777" w:rsidTr="00200520">
        <w:tc>
          <w:tcPr>
            <w:tcW w:w="1059" w:type="pct"/>
            <w:vAlign w:val="center"/>
          </w:tcPr>
          <w:p w14:paraId="3199A69C"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6E996BBC" w14:textId="77777777" w:rsidR="006239C4" w:rsidRPr="005D2ED2" w:rsidRDefault="006239C4" w:rsidP="00200520">
            <w:pPr>
              <w:spacing w:before="60" w:after="60"/>
              <w:rPr>
                <w:b/>
                <w:bCs/>
                <w:sz w:val="18"/>
                <w:szCs w:val="18"/>
              </w:rPr>
            </w:pPr>
            <w:r>
              <w:rPr>
                <w:b/>
                <w:bCs/>
                <w:color w:val="C00000"/>
                <w:sz w:val="18"/>
                <w:szCs w:val="18"/>
              </w:rPr>
              <w:t>REMOVE_INSTRUCTION</w:t>
            </w:r>
          </w:p>
        </w:tc>
      </w:tr>
      <w:tr w:rsidR="006239C4" w:rsidRPr="00784883" w14:paraId="36C33CBC" w14:textId="77777777" w:rsidTr="00200520">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15309B30" w:rsidR="006239C4" w:rsidRPr="00784883" w:rsidRDefault="006239C4" w:rsidP="00200520">
            <w:pPr>
              <w:spacing w:before="60" w:after="60"/>
              <w:rPr>
                <w:sz w:val="18"/>
                <w:szCs w:val="18"/>
              </w:rPr>
            </w:pPr>
            <w:r>
              <w:rPr>
                <w:sz w:val="18"/>
                <w:szCs w:val="18"/>
              </w:rPr>
              <w:t>Remove uma instrução da memória do RoPE (</w:t>
            </w:r>
            <w:r w:rsidRPr="00CD6F25">
              <w:rPr>
                <w:b/>
                <w:bCs/>
                <w:sz w:val="18"/>
                <w:szCs w:val="18"/>
              </w:rPr>
              <w:fldChar w:fldCharType="begin"/>
            </w:r>
            <w:r w:rsidRPr="00CD6F25">
              <w:rPr>
                <w:b/>
                <w:bCs/>
                <w:sz w:val="18"/>
                <w:szCs w:val="18"/>
              </w:rPr>
              <w:instrText xml:space="preserve"> REF _Ref58364480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2365E1">
              <w:rPr>
                <w:b/>
                <w:bCs/>
                <w:sz w:val="18"/>
                <w:szCs w:val="18"/>
              </w:rPr>
              <w:t>RF8</w:t>
            </w:r>
            <w:r w:rsidRPr="00CD6F25">
              <w:rPr>
                <w:b/>
                <w:bCs/>
                <w:sz w:val="18"/>
                <w:szCs w:val="18"/>
              </w:rPr>
              <w:fldChar w:fldCharType="end"/>
            </w:r>
            <w:r>
              <w:rPr>
                <w:sz w:val="18"/>
                <w:szCs w:val="18"/>
              </w:rPr>
              <w:t>)</w:t>
            </w:r>
          </w:p>
        </w:tc>
      </w:tr>
      <w:tr w:rsidR="006239C4" w:rsidRPr="00784883" w14:paraId="75EC4076" w14:textId="77777777" w:rsidTr="00200520">
        <w:tc>
          <w:tcPr>
            <w:tcW w:w="5000" w:type="pct"/>
            <w:gridSpan w:val="3"/>
            <w:shd w:val="clear" w:color="auto" w:fill="F2F2F2" w:themeFill="background1" w:themeFillShade="F2"/>
            <w:vAlign w:val="center"/>
          </w:tcPr>
          <w:p w14:paraId="7AFDCE9C" w14:textId="77777777" w:rsidR="006239C4" w:rsidRPr="009125F7" w:rsidRDefault="006239C4" w:rsidP="00200520">
            <w:pPr>
              <w:spacing w:before="60" w:after="60"/>
              <w:jc w:val="center"/>
              <w:rPr>
                <w:b/>
                <w:bCs/>
                <w:sz w:val="18"/>
                <w:szCs w:val="18"/>
              </w:rPr>
            </w:pPr>
            <w:r w:rsidRPr="009125F7">
              <w:rPr>
                <w:b/>
                <w:bCs/>
                <w:sz w:val="18"/>
                <w:szCs w:val="18"/>
              </w:rPr>
              <w:lastRenderedPageBreak/>
              <w:t>Parâmetros</w:t>
            </w:r>
          </w:p>
        </w:tc>
      </w:tr>
      <w:tr w:rsidR="006239C4" w:rsidRPr="00784883" w14:paraId="7E3FA4E5" w14:textId="77777777" w:rsidTr="00200520">
        <w:tc>
          <w:tcPr>
            <w:tcW w:w="1059" w:type="pct"/>
            <w:vAlign w:val="center"/>
          </w:tcPr>
          <w:p w14:paraId="0371F092" w14:textId="77777777" w:rsidR="006239C4" w:rsidRPr="005D2ED2" w:rsidRDefault="006239C4"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4526D4B3" w14:textId="77777777"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será </w:t>
            </w:r>
            <w:r>
              <w:rPr>
                <w:sz w:val="18"/>
                <w:szCs w:val="18"/>
              </w:rPr>
              <w:t>removid</w:t>
            </w:r>
            <w:r w:rsidRPr="005F4F72">
              <w:rPr>
                <w:sz w:val="18"/>
                <w:szCs w:val="18"/>
              </w:rPr>
              <w:t xml:space="preserve">a. Se nenhum valor for informado </w:t>
            </w:r>
            <w:r>
              <w:rPr>
                <w:sz w:val="18"/>
                <w:szCs w:val="18"/>
              </w:rPr>
              <w:t>remove a última instrução na memória. Se necessário, desloca as demais instruções para trás</w:t>
            </w:r>
          </w:p>
        </w:tc>
        <w:tc>
          <w:tcPr>
            <w:tcW w:w="1668" w:type="pct"/>
            <w:vAlign w:val="center"/>
          </w:tcPr>
          <w:p w14:paraId="7DBAB1B0" w14:textId="77777777" w:rsidR="006239C4" w:rsidRPr="00784883" w:rsidRDefault="006239C4" w:rsidP="00200520">
            <w:pPr>
              <w:spacing w:before="60" w:after="60"/>
              <w:rPr>
                <w:sz w:val="18"/>
                <w:szCs w:val="18"/>
              </w:rPr>
            </w:pPr>
            <w:r>
              <w:rPr>
                <w:sz w:val="18"/>
                <w:szCs w:val="18"/>
              </w:rPr>
              <w:t>Int: [0..?]</w:t>
            </w:r>
          </w:p>
        </w:tc>
      </w:tr>
      <w:tr w:rsidR="006239C4" w:rsidRPr="00784883" w14:paraId="7844721C" w14:textId="77777777" w:rsidTr="00200520">
        <w:tc>
          <w:tcPr>
            <w:tcW w:w="5000" w:type="pct"/>
            <w:gridSpan w:val="3"/>
            <w:shd w:val="clear" w:color="auto" w:fill="F2F2F2" w:themeFill="background1" w:themeFillShade="F2"/>
            <w:vAlign w:val="center"/>
          </w:tcPr>
          <w:p w14:paraId="6AA5DE0C"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29F7CA4" w14:textId="77777777" w:rsidTr="00200520">
        <w:tc>
          <w:tcPr>
            <w:tcW w:w="3332" w:type="pct"/>
            <w:gridSpan w:val="2"/>
            <w:vAlign w:val="center"/>
          </w:tcPr>
          <w:p w14:paraId="74DA90C2" w14:textId="77777777" w:rsidR="006239C4" w:rsidRPr="00CF1EAD" w:rsidRDefault="006239C4" w:rsidP="00200520">
            <w:pPr>
              <w:pStyle w:val="Pr-formataoHTML"/>
              <w:rPr>
                <w:rFonts w:ascii="Times New Roman" w:hAnsi="Times New Roman" w:cs="Times New Roman"/>
                <w:sz w:val="8"/>
                <w:szCs w:val="8"/>
              </w:rPr>
            </w:pPr>
          </w:p>
          <w:p w14:paraId="7FF05497"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41EA1745" w14:textId="77777777" w:rsidR="006239C4" w:rsidRPr="00CF1EAD" w:rsidRDefault="006239C4" w:rsidP="00200520">
            <w:pPr>
              <w:pStyle w:val="Pr-formataoHTML"/>
              <w:rPr>
                <w:sz w:val="8"/>
                <w:szCs w:val="8"/>
              </w:rPr>
            </w:pPr>
          </w:p>
        </w:tc>
        <w:tc>
          <w:tcPr>
            <w:tcW w:w="1668" w:type="pct"/>
            <w:vAlign w:val="center"/>
          </w:tcPr>
          <w:p w14:paraId="4C8B99FE" w14:textId="77777777" w:rsidR="006239C4" w:rsidRPr="00784883" w:rsidRDefault="006239C4" w:rsidP="00200520">
            <w:pPr>
              <w:spacing w:before="60" w:after="60"/>
              <w:rPr>
                <w:sz w:val="18"/>
                <w:szCs w:val="18"/>
              </w:rPr>
            </w:pPr>
            <w:r>
              <w:rPr>
                <w:color w:val="000000"/>
                <w:sz w:val="18"/>
                <w:szCs w:val="18"/>
              </w:rPr>
              <w:t>Remove a instrução na quinta posição da memória</w:t>
            </w:r>
          </w:p>
        </w:tc>
      </w:tr>
      <w:tr w:rsidR="006239C4" w:rsidRPr="00784883" w14:paraId="79E82ECF" w14:textId="77777777" w:rsidTr="00200520">
        <w:tc>
          <w:tcPr>
            <w:tcW w:w="3332" w:type="pct"/>
            <w:gridSpan w:val="2"/>
            <w:vAlign w:val="center"/>
          </w:tcPr>
          <w:p w14:paraId="5B7D7179" w14:textId="77777777" w:rsidR="006239C4" w:rsidRPr="00CF1EAD" w:rsidRDefault="006239C4" w:rsidP="00200520">
            <w:pPr>
              <w:pStyle w:val="Pr-formataoHTML"/>
              <w:rPr>
                <w:rFonts w:ascii="Times New Roman" w:hAnsi="Times New Roman" w:cs="Times New Roman"/>
                <w:sz w:val="8"/>
                <w:szCs w:val="8"/>
              </w:rPr>
            </w:pPr>
          </w:p>
          <w:p w14:paraId="76771D40"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REMOVE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2AA0879" w14:textId="77777777" w:rsidR="006239C4" w:rsidRPr="00CF1EAD" w:rsidRDefault="006239C4" w:rsidP="00200520">
            <w:pPr>
              <w:rPr>
                <w:sz w:val="8"/>
                <w:szCs w:val="8"/>
              </w:rPr>
            </w:pPr>
          </w:p>
        </w:tc>
        <w:tc>
          <w:tcPr>
            <w:tcW w:w="1668" w:type="pct"/>
            <w:vAlign w:val="center"/>
          </w:tcPr>
          <w:p w14:paraId="6013FD45" w14:textId="77777777" w:rsidR="006239C4" w:rsidRPr="00784883" w:rsidRDefault="006239C4" w:rsidP="00200520">
            <w:pPr>
              <w:spacing w:before="60" w:after="60"/>
              <w:rPr>
                <w:sz w:val="18"/>
                <w:szCs w:val="18"/>
              </w:rPr>
            </w:pPr>
            <w:r>
              <w:rPr>
                <w:color w:val="000000"/>
                <w:sz w:val="18"/>
                <w:szCs w:val="18"/>
              </w:rPr>
              <w:t>Remove a última instrução na memória</w:t>
            </w:r>
          </w:p>
        </w:tc>
      </w:tr>
    </w:tbl>
    <w:p w14:paraId="5B58A6DF" w14:textId="2066DB6A"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6</w:t>
      </w:r>
      <w:r>
        <w:fldChar w:fldCharType="end"/>
      </w:r>
      <w:r>
        <w:t>. Comando REMOVE_INSTRUCTIO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200520">
        <w:tc>
          <w:tcPr>
            <w:tcW w:w="5000" w:type="pct"/>
            <w:gridSpan w:val="3"/>
            <w:shd w:val="clear" w:color="auto" w:fill="F2F2F2" w:themeFill="background1" w:themeFillShade="F2"/>
            <w:vAlign w:val="center"/>
          </w:tcPr>
          <w:p w14:paraId="73069399"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2850525E" w14:textId="77777777" w:rsidTr="00200520">
        <w:tc>
          <w:tcPr>
            <w:tcW w:w="1059" w:type="pct"/>
            <w:vAlign w:val="center"/>
          </w:tcPr>
          <w:p w14:paraId="21CEEEF2"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1AB18BE3" w14:textId="77777777" w:rsidR="006239C4" w:rsidRPr="005D2ED2" w:rsidRDefault="006239C4" w:rsidP="00200520">
            <w:pPr>
              <w:spacing w:before="60" w:after="60"/>
              <w:rPr>
                <w:b/>
                <w:bCs/>
                <w:sz w:val="18"/>
                <w:szCs w:val="18"/>
              </w:rPr>
            </w:pPr>
            <w:r>
              <w:rPr>
                <w:b/>
                <w:bCs/>
                <w:color w:val="C00000"/>
                <w:sz w:val="18"/>
                <w:szCs w:val="18"/>
              </w:rPr>
              <w:t>RESIZE_MEMORY</w:t>
            </w:r>
          </w:p>
        </w:tc>
      </w:tr>
      <w:tr w:rsidR="006239C4" w:rsidRPr="00784883" w14:paraId="16684086" w14:textId="77777777" w:rsidTr="00200520">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78D02175" w:rsidR="006239C4" w:rsidRPr="00784883" w:rsidRDefault="006239C4" w:rsidP="00200520">
            <w:pPr>
              <w:spacing w:before="60" w:after="60"/>
              <w:rPr>
                <w:sz w:val="18"/>
                <w:szCs w:val="18"/>
              </w:rPr>
            </w:pPr>
            <w:r>
              <w:rPr>
                <w:sz w:val="18"/>
                <w:szCs w:val="18"/>
              </w:rPr>
              <w:t>Redimensiona a memória de instruções (</w:t>
            </w:r>
            <w:r w:rsidRPr="00CD6F25">
              <w:rPr>
                <w:b/>
                <w:bCs/>
                <w:sz w:val="18"/>
                <w:szCs w:val="18"/>
              </w:rPr>
              <w:fldChar w:fldCharType="begin"/>
            </w:r>
            <w:r w:rsidRPr="00CD6F25">
              <w:rPr>
                <w:b/>
                <w:bCs/>
                <w:sz w:val="18"/>
                <w:szCs w:val="18"/>
              </w:rPr>
              <w:instrText xml:space="preserve"> REF _Ref58364609 \r \h </w:instrText>
            </w:r>
            <w:r w:rsidRPr="00CD6F25">
              <w:rPr>
                <w:b/>
                <w:bCs/>
                <w:sz w:val="18"/>
                <w:szCs w:val="18"/>
              </w:rPr>
            </w:r>
            <w:r w:rsidRPr="00CD6F25">
              <w:rPr>
                <w:b/>
                <w:bCs/>
                <w:sz w:val="18"/>
                <w:szCs w:val="18"/>
              </w:rPr>
              <w:instrText xml:space="preserve"> \* MERGEFORMAT </w:instrText>
            </w:r>
            <w:r w:rsidRPr="00CD6F25">
              <w:rPr>
                <w:b/>
                <w:bCs/>
                <w:sz w:val="18"/>
                <w:szCs w:val="18"/>
              </w:rPr>
              <w:fldChar w:fldCharType="separate"/>
            </w:r>
            <w:r w:rsidR="002365E1">
              <w:rPr>
                <w:b/>
                <w:bCs/>
                <w:sz w:val="18"/>
                <w:szCs w:val="18"/>
              </w:rPr>
              <w:t>RF9</w:t>
            </w:r>
            <w:r w:rsidRPr="00CD6F25">
              <w:rPr>
                <w:b/>
                <w:bCs/>
                <w:sz w:val="18"/>
                <w:szCs w:val="18"/>
              </w:rPr>
              <w:fldChar w:fldCharType="end"/>
            </w:r>
            <w:r>
              <w:rPr>
                <w:sz w:val="18"/>
                <w:szCs w:val="18"/>
              </w:rPr>
              <w:t>)</w:t>
            </w:r>
          </w:p>
        </w:tc>
      </w:tr>
      <w:tr w:rsidR="006239C4" w:rsidRPr="00784883" w14:paraId="22F975E1" w14:textId="77777777" w:rsidTr="00200520">
        <w:tc>
          <w:tcPr>
            <w:tcW w:w="5000" w:type="pct"/>
            <w:gridSpan w:val="3"/>
            <w:shd w:val="clear" w:color="auto" w:fill="F2F2F2" w:themeFill="background1" w:themeFillShade="F2"/>
            <w:vAlign w:val="center"/>
          </w:tcPr>
          <w:p w14:paraId="38800981"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7C419659" w14:textId="77777777" w:rsidTr="00200520">
        <w:tc>
          <w:tcPr>
            <w:tcW w:w="1059" w:type="pct"/>
            <w:vAlign w:val="center"/>
          </w:tcPr>
          <w:p w14:paraId="572BEE50" w14:textId="77777777" w:rsidR="006239C4" w:rsidRPr="005D2ED2" w:rsidRDefault="006239C4" w:rsidP="00200520">
            <w:pPr>
              <w:spacing w:before="60" w:after="60"/>
              <w:rPr>
                <w:b/>
                <w:bCs/>
                <w:sz w:val="18"/>
                <w:szCs w:val="18"/>
              </w:rPr>
            </w:pPr>
            <w:r>
              <w:rPr>
                <w:b/>
                <w:bCs/>
                <w:color w:val="365F91" w:themeColor="accent1" w:themeShade="BF"/>
                <w:sz w:val="18"/>
                <w:szCs w:val="18"/>
              </w:rPr>
              <w:t>Size</w:t>
            </w:r>
          </w:p>
        </w:tc>
        <w:tc>
          <w:tcPr>
            <w:tcW w:w="2273" w:type="pct"/>
            <w:vAlign w:val="center"/>
          </w:tcPr>
          <w:p w14:paraId="4B624808" w14:textId="77777777" w:rsidR="006239C4" w:rsidRDefault="006239C4" w:rsidP="00200520">
            <w:pPr>
              <w:spacing w:before="60" w:after="60"/>
              <w:rPr>
                <w:sz w:val="18"/>
                <w:szCs w:val="18"/>
              </w:rPr>
            </w:pPr>
            <w:r>
              <w:rPr>
                <w:sz w:val="18"/>
                <w:szCs w:val="18"/>
              </w:rPr>
              <w:t>O novo tamanho da memória de instruções. Se o tamanho for menor que o atual, descarta as instruções ao final da memória</w:t>
            </w:r>
          </w:p>
        </w:tc>
        <w:tc>
          <w:tcPr>
            <w:tcW w:w="1668" w:type="pct"/>
            <w:vAlign w:val="center"/>
          </w:tcPr>
          <w:p w14:paraId="14723400" w14:textId="77777777" w:rsidR="006239C4" w:rsidRDefault="006239C4" w:rsidP="00200520">
            <w:pPr>
              <w:spacing w:before="60" w:after="60"/>
              <w:rPr>
                <w:color w:val="000000"/>
                <w:sz w:val="18"/>
                <w:szCs w:val="18"/>
              </w:rPr>
            </w:pPr>
            <w:r>
              <w:rPr>
                <w:color w:val="000000"/>
                <w:sz w:val="18"/>
                <w:szCs w:val="18"/>
              </w:rPr>
              <w:t>Int: [1..50]</w:t>
            </w:r>
          </w:p>
        </w:tc>
      </w:tr>
      <w:tr w:rsidR="006239C4" w:rsidRPr="00784883" w14:paraId="420F5961" w14:textId="77777777" w:rsidTr="00200520">
        <w:tc>
          <w:tcPr>
            <w:tcW w:w="5000" w:type="pct"/>
            <w:gridSpan w:val="3"/>
            <w:shd w:val="clear" w:color="auto" w:fill="F2F2F2" w:themeFill="background1" w:themeFillShade="F2"/>
            <w:vAlign w:val="center"/>
          </w:tcPr>
          <w:p w14:paraId="7B31D6E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92C38D7" w14:textId="77777777" w:rsidTr="00200520">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1CEFBA87"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33D39773" w14:textId="77777777" w:rsidR="006239C4" w:rsidRPr="00CF1EAD" w:rsidRDefault="006239C4" w:rsidP="00200520">
            <w:pPr>
              <w:pStyle w:val="Pr-formataoHTML"/>
              <w:rPr>
                <w:sz w:val="8"/>
                <w:szCs w:val="8"/>
              </w:rPr>
            </w:pPr>
          </w:p>
        </w:tc>
        <w:tc>
          <w:tcPr>
            <w:tcW w:w="1668" w:type="pct"/>
            <w:vAlign w:val="center"/>
          </w:tcPr>
          <w:p w14:paraId="5765D86A" w14:textId="77777777" w:rsidR="006239C4" w:rsidRPr="00784883" w:rsidRDefault="006239C4" w:rsidP="00200520">
            <w:pPr>
              <w:spacing w:before="60" w:after="60"/>
              <w:rPr>
                <w:sz w:val="18"/>
                <w:szCs w:val="18"/>
              </w:rPr>
            </w:pPr>
            <w:r>
              <w:rPr>
                <w:color w:val="000000"/>
                <w:sz w:val="18"/>
                <w:szCs w:val="18"/>
              </w:rPr>
              <w:t>Redimensiona a memória para 20 instruções</w:t>
            </w:r>
          </w:p>
        </w:tc>
      </w:tr>
      <w:tr w:rsidR="006239C4" w:rsidRPr="00784883" w14:paraId="2DC81631" w14:textId="77777777" w:rsidTr="00200520">
        <w:tc>
          <w:tcPr>
            <w:tcW w:w="3332" w:type="pct"/>
            <w:gridSpan w:val="2"/>
            <w:vAlign w:val="center"/>
          </w:tcPr>
          <w:p w14:paraId="308D843F" w14:textId="77777777" w:rsidR="006239C4" w:rsidRPr="00CF1EAD" w:rsidRDefault="006239C4" w:rsidP="00200520">
            <w:pPr>
              <w:pStyle w:val="Pr-formataoHTML"/>
              <w:rPr>
                <w:rFonts w:ascii="Times New Roman" w:hAnsi="Times New Roman" w:cs="Times New Roman"/>
                <w:sz w:val="8"/>
                <w:szCs w:val="8"/>
              </w:rPr>
            </w:pPr>
          </w:p>
          <w:p w14:paraId="40172D58"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433553F" w14:textId="77777777" w:rsidR="006239C4" w:rsidRPr="00CF1EAD" w:rsidRDefault="006239C4" w:rsidP="00200520">
            <w:pPr>
              <w:rPr>
                <w:sz w:val="8"/>
                <w:szCs w:val="8"/>
              </w:rPr>
            </w:pPr>
          </w:p>
        </w:tc>
        <w:tc>
          <w:tcPr>
            <w:tcW w:w="1668" w:type="pct"/>
            <w:vAlign w:val="center"/>
          </w:tcPr>
          <w:p w14:paraId="505A2847" w14:textId="77777777" w:rsidR="006239C4" w:rsidRPr="00784883" w:rsidRDefault="006239C4" w:rsidP="00200520">
            <w:pPr>
              <w:spacing w:before="60" w:after="60"/>
              <w:rPr>
                <w:sz w:val="18"/>
                <w:szCs w:val="18"/>
              </w:rPr>
            </w:pPr>
            <w:r>
              <w:rPr>
                <w:color w:val="000000"/>
                <w:sz w:val="18"/>
                <w:szCs w:val="18"/>
              </w:rPr>
              <w:t>Redimensiona a memória para 45 instruções (valor padrão)</w:t>
            </w:r>
          </w:p>
        </w:tc>
      </w:tr>
    </w:tbl>
    <w:p w14:paraId="70082CF1" w14:textId="4B795A94"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7</w:t>
      </w:r>
      <w:r>
        <w:fldChar w:fldCharType="end"/>
      </w:r>
      <w:r>
        <w:t>. Comando RESIZE_MEMOR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4E324BA" w14:textId="77777777" w:rsidTr="00200520">
        <w:tc>
          <w:tcPr>
            <w:tcW w:w="5000" w:type="pct"/>
            <w:gridSpan w:val="3"/>
            <w:shd w:val="clear" w:color="auto" w:fill="F2F2F2" w:themeFill="background1" w:themeFillShade="F2"/>
            <w:vAlign w:val="center"/>
          </w:tcPr>
          <w:p w14:paraId="04B0FCE9"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759BB79A" w14:textId="77777777" w:rsidTr="00200520">
        <w:tc>
          <w:tcPr>
            <w:tcW w:w="1059" w:type="pct"/>
            <w:vAlign w:val="center"/>
          </w:tcPr>
          <w:p w14:paraId="6904C23E"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769CBA15" w14:textId="77777777" w:rsidR="006239C4" w:rsidRPr="005D2ED2" w:rsidRDefault="006239C4" w:rsidP="00200520">
            <w:pPr>
              <w:spacing w:before="60" w:after="60"/>
              <w:rPr>
                <w:b/>
                <w:bCs/>
                <w:sz w:val="18"/>
                <w:szCs w:val="18"/>
              </w:rPr>
            </w:pPr>
            <w:r>
              <w:rPr>
                <w:b/>
                <w:bCs/>
                <w:color w:val="C00000"/>
                <w:sz w:val="18"/>
                <w:szCs w:val="18"/>
              </w:rPr>
              <w:t>CLEAR_MEMORY</w:t>
            </w:r>
          </w:p>
        </w:tc>
      </w:tr>
      <w:tr w:rsidR="006239C4" w:rsidRPr="00784883" w14:paraId="40832A19" w14:textId="77777777" w:rsidTr="00200520">
        <w:tc>
          <w:tcPr>
            <w:tcW w:w="1059" w:type="pct"/>
            <w:vAlign w:val="center"/>
          </w:tcPr>
          <w:p w14:paraId="71DF987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9E7E684" w14:textId="2A5658D6" w:rsidR="006239C4" w:rsidRPr="00784883" w:rsidRDefault="006239C4" w:rsidP="00200520">
            <w:pPr>
              <w:spacing w:before="60" w:after="60"/>
              <w:rPr>
                <w:sz w:val="18"/>
                <w:szCs w:val="18"/>
              </w:rPr>
            </w:pPr>
            <w:r>
              <w:rPr>
                <w:color w:val="000000"/>
                <w:sz w:val="18"/>
                <w:szCs w:val="18"/>
              </w:rPr>
              <w:t xml:space="preserve">Limpa a memória de instruções do RoPE </w:t>
            </w:r>
            <w:r w:rsidRPr="00CD6F25">
              <w:rPr>
                <w:sz w:val="18"/>
                <w:szCs w:val="18"/>
              </w:rPr>
              <w:t>(</w:t>
            </w:r>
            <w:r w:rsidRPr="006E39D7">
              <w:rPr>
                <w:b/>
                <w:bCs/>
                <w:sz w:val="18"/>
                <w:szCs w:val="18"/>
              </w:rPr>
              <w:fldChar w:fldCharType="begin"/>
            </w:r>
            <w:r w:rsidRPr="006E39D7">
              <w:rPr>
                <w:b/>
                <w:bCs/>
                <w:sz w:val="18"/>
                <w:szCs w:val="18"/>
              </w:rPr>
              <w:instrText xml:space="preserve"> REF _Ref5836467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2365E1">
              <w:rPr>
                <w:b/>
                <w:bCs/>
                <w:sz w:val="18"/>
                <w:szCs w:val="18"/>
              </w:rPr>
              <w:t>RF10</w:t>
            </w:r>
            <w:r w:rsidRPr="006E39D7">
              <w:rPr>
                <w:b/>
                <w:bCs/>
                <w:sz w:val="18"/>
                <w:szCs w:val="18"/>
              </w:rPr>
              <w:fldChar w:fldCharType="end"/>
            </w:r>
            <w:r w:rsidRPr="00CD6F25">
              <w:rPr>
                <w:sz w:val="18"/>
                <w:szCs w:val="18"/>
              </w:rPr>
              <w:t>)</w:t>
            </w:r>
          </w:p>
        </w:tc>
      </w:tr>
      <w:tr w:rsidR="006239C4" w:rsidRPr="00784883" w14:paraId="39AB8292" w14:textId="77777777" w:rsidTr="00200520">
        <w:tc>
          <w:tcPr>
            <w:tcW w:w="5000" w:type="pct"/>
            <w:gridSpan w:val="3"/>
            <w:shd w:val="clear" w:color="auto" w:fill="F2F2F2" w:themeFill="background1" w:themeFillShade="F2"/>
            <w:vAlign w:val="center"/>
          </w:tcPr>
          <w:p w14:paraId="02F2DA40" w14:textId="77777777"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4CFAD3B" w14:textId="77777777" w:rsidTr="00200520">
        <w:tc>
          <w:tcPr>
            <w:tcW w:w="3332" w:type="pct"/>
            <w:gridSpan w:val="2"/>
            <w:vAlign w:val="center"/>
          </w:tcPr>
          <w:p w14:paraId="03BCF329" w14:textId="77777777" w:rsidR="006239C4" w:rsidRPr="00CF1EAD" w:rsidRDefault="006239C4" w:rsidP="00200520">
            <w:pPr>
              <w:pStyle w:val="Pr-formataoHTML"/>
              <w:rPr>
                <w:rFonts w:ascii="Times New Roman" w:hAnsi="Times New Roman" w:cs="Times New Roman"/>
                <w:sz w:val="8"/>
                <w:szCs w:val="8"/>
              </w:rPr>
            </w:pPr>
          </w:p>
          <w:p w14:paraId="02C92764"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9F8E358" w14:textId="77777777" w:rsidR="006239C4" w:rsidRPr="00CF1EAD" w:rsidRDefault="006239C4" w:rsidP="00200520">
            <w:pPr>
              <w:pStyle w:val="Pr-formataoHTML"/>
              <w:rPr>
                <w:sz w:val="8"/>
                <w:szCs w:val="8"/>
              </w:rPr>
            </w:pPr>
          </w:p>
        </w:tc>
        <w:tc>
          <w:tcPr>
            <w:tcW w:w="1668" w:type="pct"/>
            <w:vAlign w:val="center"/>
          </w:tcPr>
          <w:p w14:paraId="5C3693C4" w14:textId="77777777" w:rsidR="006239C4" w:rsidRPr="00784883" w:rsidRDefault="006239C4" w:rsidP="00200520">
            <w:pPr>
              <w:spacing w:before="60" w:after="60"/>
              <w:rPr>
                <w:sz w:val="18"/>
                <w:szCs w:val="18"/>
              </w:rPr>
            </w:pPr>
            <w:r>
              <w:rPr>
                <w:color w:val="000000"/>
                <w:sz w:val="18"/>
                <w:szCs w:val="18"/>
              </w:rPr>
              <w:t>Limpa a memória, removendo todas as instruções e preservando o tamanho da memória</w:t>
            </w:r>
          </w:p>
        </w:tc>
      </w:tr>
    </w:tbl>
    <w:p w14:paraId="1E3580E9" w14:textId="47DE149B"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8</w:t>
      </w:r>
      <w:r>
        <w:fldChar w:fldCharType="end"/>
      </w:r>
      <w:r>
        <w:t>. Comando CLEAR_MEMOR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7371"/>
      </w:tblGrid>
      <w:tr w:rsidR="006239C4" w:rsidRPr="00784883" w14:paraId="44CC1780" w14:textId="77777777" w:rsidTr="00200520">
        <w:tc>
          <w:tcPr>
            <w:tcW w:w="5000" w:type="pct"/>
            <w:gridSpan w:val="2"/>
            <w:shd w:val="clear" w:color="auto" w:fill="F2F2F2" w:themeFill="background1" w:themeFillShade="F2"/>
            <w:vAlign w:val="center"/>
          </w:tcPr>
          <w:p w14:paraId="059F2145"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0E1DB482" w14:textId="77777777" w:rsidTr="00200520">
        <w:tc>
          <w:tcPr>
            <w:tcW w:w="1059" w:type="pct"/>
            <w:vAlign w:val="center"/>
          </w:tcPr>
          <w:p w14:paraId="64AE759F"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vAlign w:val="center"/>
          </w:tcPr>
          <w:p w14:paraId="13E332BA" w14:textId="77777777" w:rsidR="006239C4" w:rsidRPr="005D2ED2" w:rsidRDefault="006239C4" w:rsidP="00200520">
            <w:pPr>
              <w:spacing w:before="60" w:after="60"/>
              <w:rPr>
                <w:b/>
                <w:bCs/>
                <w:sz w:val="18"/>
                <w:szCs w:val="18"/>
              </w:rPr>
            </w:pPr>
            <w:r>
              <w:rPr>
                <w:b/>
                <w:bCs/>
                <w:color w:val="C00000"/>
                <w:sz w:val="18"/>
                <w:szCs w:val="18"/>
              </w:rPr>
              <w:t>EXECUTE_PROGRAM</w:t>
            </w:r>
          </w:p>
        </w:tc>
      </w:tr>
      <w:tr w:rsidR="006239C4" w:rsidRPr="00784883" w14:paraId="415B95B8" w14:textId="77777777" w:rsidTr="00200520">
        <w:tc>
          <w:tcPr>
            <w:tcW w:w="1059" w:type="pct"/>
            <w:vAlign w:val="center"/>
          </w:tcPr>
          <w:p w14:paraId="24A295C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vAlign w:val="center"/>
          </w:tcPr>
          <w:p w14:paraId="0C58AFC3" w14:textId="21C8AA26" w:rsidR="006239C4" w:rsidRPr="00784883" w:rsidRDefault="006239C4"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2365E1">
              <w:rPr>
                <w:b/>
                <w:bCs/>
                <w:sz w:val="18"/>
                <w:szCs w:val="18"/>
              </w:rPr>
              <w:t>RF11</w:t>
            </w:r>
            <w:r w:rsidRPr="006E39D7">
              <w:rPr>
                <w:b/>
                <w:bCs/>
                <w:sz w:val="18"/>
                <w:szCs w:val="18"/>
              </w:rPr>
              <w:fldChar w:fldCharType="end"/>
            </w:r>
            <w:r w:rsidRPr="00CD6F25">
              <w:rPr>
                <w:sz w:val="18"/>
                <w:szCs w:val="18"/>
              </w:rPr>
              <w:t>)</w:t>
            </w:r>
          </w:p>
        </w:tc>
      </w:tr>
      <w:tr w:rsidR="006239C4" w:rsidRPr="00784883" w14:paraId="1256FDC8" w14:textId="77777777" w:rsidTr="00200520">
        <w:tc>
          <w:tcPr>
            <w:tcW w:w="5000" w:type="pct"/>
            <w:gridSpan w:val="2"/>
            <w:shd w:val="clear" w:color="auto" w:fill="F2F2F2" w:themeFill="background1" w:themeFillShade="F2"/>
            <w:vAlign w:val="center"/>
          </w:tcPr>
          <w:p w14:paraId="718B916D" w14:textId="77777777"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785B556" w14:textId="77777777" w:rsidTr="00200520">
        <w:tc>
          <w:tcPr>
            <w:tcW w:w="5000" w:type="pct"/>
            <w:gridSpan w:val="2"/>
            <w:vAlign w:val="center"/>
          </w:tcPr>
          <w:p w14:paraId="2E52ACD0" w14:textId="77777777" w:rsidR="006239C4" w:rsidRPr="00CF1EAD" w:rsidRDefault="006239C4" w:rsidP="00200520">
            <w:pPr>
              <w:pStyle w:val="Pr-formataoHTML"/>
              <w:rPr>
                <w:rFonts w:ascii="Times New Roman" w:hAnsi="Times New Roman" w:cs="Times New Roman"/>
                <w:sz w:val="8"/>
                <w:szCs w:val="8"/>
              </w:rPr>
            </w:pPr>
          </w:p>
          <w:p w14:paraId="34BC6228"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3A0E7405" w14:textId="77777777" w:rsidR="006239C4" w:rsidRPr="00A968B6" w:rsidRDefault="006239C4" w:rsidP="00200520">
            <w:pPr>
              <w:pStyle w:val="Pr-formataoHTML"/>
              <w:rPr>
                <w:rFonts w:ascii="Times New Roman" w:hAnsi="Times New Roman" w:cs="Times New Roman"/>
                <w:sz w:val="8"/>
                <w:szCs w:val="8"/>
              </w:rPr>
            </w:pPr>
          </w:p>
        </w:tc>
      </w:tr>
    </w:tbl>
    <w:p w14:paraId="3F8A960F" w14:textId="12D97DA7"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29</w:t>
      </w:r>
      <w:r>
        <w:fldChar w:fldCharType="end"/>
      </w:r>
      <w:r>
        <w:t>. Comando EXECUTE_PROGRAM</w:t>
      </w:r>
    </w:p>
    <w:p w14:paraId="42AB93EB" w14:textId="77777777" w:rsidR="006239C4" w:rsidRDefault="006239C4" w:rsidP="006239C4">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7371"/>
      </w:tblGrid>
      <w:tr w:rsidR="006239C4" w:rsidRPr="00784883" w14:paraId="4D155AE5" w14:textId="77777777" w:rsidTr="00200520">
        <w:tc>
          <w:tcPr>
            <w:tcW w:w="5000" w:type="pct"/>
            <w:gridSpan w:val="2"/>
            <w:shd w:val="clear" w:color="auto" w:fill="F2F2F2" w:themeFill="background1" w:themeFillShade="F2"/>
            <w:vAlign w:val="center"/>
          </w:tcPr>
          <w:p w14:paraId="4B566960"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7DA399B8" w14:textId="77777777" w:rsidTr="00200520">
        <w:tc>
          <w:tcPr>
            <w:tcW w:w="1059" w:type="pct"/>
            <w:vAlign w:val="center"/>
          </w:tcPr>
          <w:p w14:paraId="474CE6EC" w14:textId="77777777" w:rsidR="006239C4" w:rsidRPr="009125F7" w:rsidRDefault="006239C4" w:rsidP="00200520">
            <w:pPr>
              <w:spacing w:before="60" w:after="60"/>
              <w:rPr>
                <w:b/>
                <w:bCs/>
                <w:sz w:val="18"/>
                <w:szCs w:val="18"/>
              </w:rPr>
            </w:pPr>
            <w:r w:rsidRPr="009125F7">
              <w:rPr>
                <w:b/>
                <w:bCs/>
                <w:sz w:val="18"/>
                <w:szCs w:val="18"/>
              </w:rPr>
              <w:lastRenderedPageBreak/>
              <w:t>Comando</w:t>
            </w:r>
          </w:p>
        </w:tc>
        <w:tc>
          <w:tcPr>
            <w:tcW w:w="3941" w:type="pct"/>
            <w:vAlign w:val="center"/>
          </w:tcPr>
          <w:p w14:paraId="6C43BC81" w14:textId="77777777" w:rsidR="006239C4" w:rsidRPr="005D2ED2" w:rsidRDefault="006239C4" w:rsidP="00200520">
            <w:pPr>
              <w:spacing w:before="60" w:after="60"/>
              <w:rPr>
                <w:b/>
                <w:bCs/>
                <w:sz w:val="18"/>
                <w:szCs w:val="18"/>
              </w:rPr>
            </w:pPr>
            <w:r>
              <w:rPr>
                <w:b/>
                <w:bCs/>
                <w:color w:val="C00000"/>
                <w:sz w:val="18"/>
                <w:szCs w:val="18"/>
              </w:rPr>
              <w:t>INTERRUPT_PROGRAM</w:t>
            </w:r>
          </w:p>
        </w:tc>
      </w:tr>
      <w:tr w:rsidR="006239C4" w:rsidRPr="00784883" w14:paraId="584A3ED2" w14:textId="77777777" w:rsidTr="00200520">
        <w:tc>
          <w:tcPr>
            <w:tcW w:w="1059" w:type="pct"/>
            <w:vAlign w:val="center"/>
          </w:tcPr>
          <w:p w14:paraId="084D279A"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vAlign w:val="center"/>
          </w:tcPr>
          <w:p w14:paraId="12F4E6E3" w14:textId="30DCA638" w:rsidR="006239C4" w:rsidRPr="00784883" w:rsidRDefault="006239C4"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2365E1">
              <w:rPr>
                <w:b/>
                <w:bCs/>
                <w:sz w:val="18"/>
                <w:szCs w:val="18"/>
              </w:rPr>
              <w:t>RF12</w:t>
            </w:r>
            <w:r w:rsidRPr="006E39D7">
              <w:rPr>
                <w:b/>
                <w:bCs/>
                <w:sz w:val="18"/>
                <w:szCs w:val="18"/>
              </w:rPr>
              <w:fldChar w:fldCharType="end"/>
            </w:r>
            <w:r w:rsidRPr="00CD6F25">
              <w:rPr>
                <w:sz w:val="18"/>
                <w:szCs w:val="18"/>
              </w:rPr>
              <w:t>)</w:t>
            </w:r>
          </w:p>
        </w:tc>
      </w:tr>
      <w:tr w:rsidR="006239C4" w:rsidRPr="00784883" w14:paraId="7576187B" w14:textId="77777777" w:rsidTr="00200520">
        <w:tc>
          <w:tcPr>
            <w:tcW w:w="5000" w:type="pct"/>
            <w:gridSpan w:val="2"/>
            <w:shd w:val="clear" w:color="auto" w:fill="F2F2F2" w:themeFill="background1" w:themeFillShade="F2"/>
            <w:vAlign w:val="center"/>
          </w:tcPr>
          <w:p w14:paraId="3358EC82" w14:textId="77777777"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47AFC7FF" w14:textId="77777777" w:rsidTr="00200520">
        <w:tc>
          <w:tcPr>
            <w:tcW w:w="5000" w:type="pct"/>
            <w:gridSpan w:val="2"/>
            <w:vAlign w:val="center"/>
          </w:tcPr>
          <w:p w14:paraId="4E961E0B" w14:textId="77777777" w:rsidR="006239C4" w:rsidRPr="00CF1EAD" w:rsidRDefault="006239C4" w:rsidP="00200520">
            <w:pPr>
              <w:pStyle w:val="Pr-formataoHTML"/>
              <w:rPr>
                <w:rFonts w:ascii="Times New Roman" w:hAnsi="Times New Roman" w:cs="Times New Roman"/>
                <w:sz w:val="8"/>
                <w:szCs w:val="8"/>
              </w:rPr>
            </w:pPr>
          </w:p>
          <w:p w14:paraId="700B7378"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259BCE1" w14:textId="77777777" w:rsidR="006239C4" w:rsidRPr="00A968B6" w:rsidRDefault="006239C4" w:rsidP="00200520">
            <w:pPr>
              <w:pStyle w:val="Pr-formataoHTML"/>
              <w:rPr>
                <w:rFonts w:ascii="Times New Roman" w:hAnsi="Times New Roman" w:cs="Times New Roman"/>
                <w:sz w:val="8"/>
                <w:szCs w:val="8"/>
              </w:rPr>
            </w:pPr>
          </w:p>
        </w:tc>
      </w:tr>
    </w:tbl>
    <w:p w14:paraId="3D986DB0" w14:textId="0403135C"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30</w:t>
      </w:r>
      <w:r>
        <w:fldChar w:fldCharType="end"/>
      </w:r>
      <w:r>
        <w:t>. Comando INTERRUPT_PROGRAM</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04C6D65" w14:textId="77777777" w:rsidTr="00200520">
        <w:tc>
          <w:tcPr>
            <w:tcW w:w="5000" w:type="pct"/>
            <w:gridSpan w:val="3"/>
            <w:shd w:val="clear" w:color="auto" w:fill="F2F2F2" w:themeFill="background1" w:themeFillShade="F2"/>
            <w:vAlign w:val="center"/>
          </w:tcPr>
          <w:p w14:paraId="1BB4C092"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197613DE" w14:textId="77777777" w:rsidTr="00200520">
        <w:tc>
          <w:tcPr>
            <w:tcW w:w="1059" w:type="pct"/>
            <w:vAlign w:val="center"/>
          </w:tcPr>
          <w:p w14:paraId="0F0D72B1"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11F5B038" w14:textId="77777777" w:rsidR="006239C4" w:rsidRPr="005D2ED2" w:rsidRDefault="006239C4" w:rsidP="00200520">
            <w:pPr>
              <w:spacing w:before="60" w:after="60"/>
              <w:rPr>
                <w:b/>
                <w:bCs/>
                <w:sz w:val="18"/>
                <w:szCs w:val="18"/>
              </w:rPr>
            </w:pPr>
            <w:r>
              <w:rPr>
                <w:b/>
                <w:bCs/>
                <w:color w:val="C00000"/>
                <w:sz w:val="18"/>
                <w:szCs w:val="18"/>
              </w:rPr>
              <w:t>WAIT</w:t>
            </w:r>
          </w:p>
        </w:tc>
      </w:tr>
      <w:tr w:rsidR="006239C4" w:rsidRPr="00784883" w14:paraId="47D8CF51" w14:textId="77777777" w:rsidTr="00200520">
        <w:tc>
          <w:tcPr>
            <w:tcW w:w="1059" w:type="pct"/>
            <w:vAlign w:val="center"/>
          </w:tcPr>
          <w:p w14:paraId="61E4E82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5ABB8AF" w14:textId="7CA6E934" w:rsidR="006239C4" w:rsidRPr="00784883" w:rsidRDefault="006239C4" w:rsidP="00200520">
            <w:pPr>
              <w:spacing w:before="60" w:after="60"/>
              <w:rPr>
                <w:sz w:val="18"/>
                <w:szCs w:val="18"/>
              </w:rPr>
            </w:pPr>
            <w:r>
              <w:rPr>
                <w:sz w:val="18"/>
                <w:szCs w:val="18"/>
              </w:rPr>
              <w:t>Pausa o RoPE por um determinado intervalo de tempo (</w:t>
            </w:r>
            <w:r w:rsidRPr="006E39D7">
              <w:rPr>
                <w:b/>
                <w:bCs/>
                <w:sz w:val="18"/>
                <w:szCs w:val="18"/>
              </w:rPr>
              <w:fldChar w:fldCharType="begin"/>
            </w:r>
            <w:r w:rsidRPr="006E39D7">
              <w:rPr>
                <w:b/>
                <w:bCs/>
                <w:sz w:val="18"/>
                <w:szCs w:val="18"/>
              </w:rPr>
              <w:instrText xml:space="preserve"> REF _Ref58364683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2365E1">
              <w:rPr>
                <w:b/>
                <w:bCs/>
                <w:sz w:val="18"/>
                <w:szCs w:val="18"/>
              </w:rPr>
              <w:t>RF13</w:t>
            </w:r>
            <w:r w:rsidRPr="006E39D7">
              <w:rPr>
                <w:b/>
                <w:bCs/>
                <w:sz w:val="18"/>
                <w:szCs w:val="18"/>
              </w:rPr>
              <w:fldChar w:fldCharType="end"/>
            </w:r>
            <w:r>
              <w:rPr>
                <w:sz w:val="18"/>
                <w:szCs w:val="18"/>
              </w:rPr>
              <w:t>)</w:t>
            </w:r>
          </w:p>
        </w:tc>
      </w:tr>
      <w:tr w:rsidR="006239C4" w:rsidRPr="00784883" w14:paraId="11E3881B" w14:textId="77777777" w:rsidTr="00200520">
        <w:tc>
          <w:tcPr>
            <w:tcW w:w="5000" w:type="pct"/>
            <w:gridSpan w:val="3"/>
            <w:shd w:val="clear" w:color="auto" w:fill="F2F2F2" w:themeFill="background1" w:themeFillShade="F2"/>
            <w:vAlign w:val="center"/>
          </w:tcPr>
          <w:p w14:paraId="639623AD"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69F4ABC0" w14:textId="77777777" w:rsidTr="00200520">
        <w:tc>
          <w:tcPr>
            <w:tcW w:w="1059" w:type="pct"/>
            <w:vAlign w:val="center"/>
          </w:tcPr>
          <w:p w14:paraId="60E928A2" w14:textId="77777777" w:rsidR="006239C4" w:rsidRPr="005D2ED2" w:rsidRDefault="006239C4" w:rsidP="00200520">
            <w:pPr>
              <w:spacing w:before="60" w:after="60"/>
              <w:rPr>
                <w:b/>
                <w:bCs/>
                <w:sz w:val="18"/>
                <w:szCs w:val="18"/>
              </w:rPr>
            </w:pPr>
            <w:r>
              <w:rPr>
                <w:b/>
                <w:bCs/>
                <w:color w:val="365F91" w:themeColor="accent1" w:themeShade="BF"/>
                <w:sz w:val="18"/>
                <w:szCs w:val="18"/>
              </w:rPr>
              <w:t>Interval</w:t>
            </w:r>
          </w:p>
        </w:tc>
        <w:tc>
          <w:tcPr>
            <w:tcW w:w="2273" w:type="pct"/>
            <w:vAlign w:val="center"/>
          </w:tcPr>
          <w:p w14:paraId="6BC8AADC" w14:textId="77777777" w:rsidR="006239C4" w:rsidRDefault="006239C4" w:rsidP="00200520">
            <w:pPr>
              <w:spacing w:before="60" w:after="60"/>
              <w:rPr>
                <w:sz w:val="18"/>
                <w:szCs w:val="18"/>
              </w:rPr>
            </w:pPr>
            <w:r>
              <w:rPr>
                <w:sz w:val="18"/>
                <w:szCs w:val="18"/>
              </w:rPr>
              <w:t>O intervalo de tempo (em segundos) que o RoPE deve aguardar</w:t>
            </w:r>
          </w:p>
        </w:tc>
        <w:tc>
          <w:tcPr>
            <w:tcW w:w="1668" w:type="pct"/>
            <w:vAlign w:val="center"/>
          </w:tcPr>
          <w:p w14:paraId="0C4FBC3A" w14:textId="77777777" w:rsidR="006239C4" w:rsidRDefault="006239C4" w:rsidP="00200520">
            <w:pPr>
              <w:spacing w:before="60" w:after="60"/>
              <w:rPr>
                <w:color w:val="000000"/>
                <w:sz w:val="18"/>
                <w:szCs w:val="18"/>
              </w:rPr>
            </w:pPr>
            <w:r>
              <w:rPr>
                <w:color w:val="000000"/>
                <w:sz w:val="18"/>
                <w:szCs w:val="18"/>
              </w:rPr>
              <w:t>Float: &gt; 0.0</w:t>
            </w:r>
          </w:p>
        </w:tc>
      </w:tr>
      <w:tr w:rsidR="006239C4" w:rsidRPr="00784883" w14:paraId="10240DCC" w14:textId="77777777" w:rsidTr="00200520">
        <w:tc>
          <w:tcPr>
            <w:tcW w:w="5000" w:type="pct"/>
            <w:gridSpan w:val="3"/>
            <w:shd w:val="clear" w:color="auto" w:fill="F2F2F2" w:themeFill="background1" w:themeFillShade="F2"/>
            <w:vAlign w:val="center"/>
          </w:tcPr>
          <w:p w14:paraId="6A6DC4C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B92A1CF" w14:textId="77777777" w:rsidTr="00200520">
        <w:tc>
          <w:tcPr>
            <w:tcW w:w="3332" w:type="pct"/>
            <w:gridSpan w:val="2"/>
            <w:vAlign w:val="center"/>
          </w:tcPr>
          <w:p w14:paraId="5232015B" w14:textId="77777777" w:rsidR="006239C4" w:rsidRPr="00CF1EAD" w:rsidRDefault="006239C4" w:rsidP="00200520">
            <w:pPr>
              <w:pStyle w:val="Pr-formataoHTML"/>
              <w:rPr>
                <w:rFonts w:ascii="Times New Roman" w:hAnsi="Times New Roman" w:cs="Times New Roman"/>
                <w:sz w:val="8"/>
                <w:szCs w:val="8"/>
              </w:rPr>
            </w:pPr>
          </w:p>
          <w:p w14:paraId="636AED61"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8217C9B" w14:textId="77777777" w:rsidR="006239C4" w:rsidRPr="00CF1EAD" w:rsidRDefault="006239C4" w:rsidP="00200520">
            <w:pPr>
              <w:pStyle w:val="Pr-formataoHTML"/>
              <w:rPr>
                <w:sz w:val="8"/>
                <w:szCs w:val="8"/>
              </w:rPr>
            </w:pPr>
          </w:p>
        </w:tc>
        <w:tc>
          <w:tcPr>
            <w:tcW w:w="1668" w:type="pct"/>
            <w:vAlign w:val="center"/>
          </w:tcPr>
          <w:p w14:paraId="57B5FC08" w14:textId="77777777" w:rsidR="006239C4" w:rsidRPr="00784883" w:rsidRDefault="006239C4" w:rsidP="00200520">
            <w:pPr>
              <w:spacing w:before="60" w:after="60"/>
              <w:rPr>
                <w:sz w:val="18"/>
                <w:szCs w:val="18"/>
              </w:rPr>
            </w:pPr>
            <w:r>
              <w:rPr>
                <w:color w:val="000000"/>
                <w:sz w:val="18"/>
                <w:szCs w:val="18"/>
              </w:rPr>
              <w:t>Pausa o RoPE por 2 segundos e meio</w:t>
            </w:r>
          </w:p>
        </w:tc>
      </w:tr>
      <w:tr w:rsidR="006239C4" w:rsidRPr="00784883" w14:paraId="78B391B5" w14:textId="77777777" w:rsidTr="00200520">
        <w:tc>
          <w:tcPr>
            <w:tcW w:w="3332" w:type="pct"/>
            <w:gridSpan w:val="2"/>
            <w:vAlign w:val="center"/>
          </w:tcPr>
          <w:p w14:paraId="43567969" w14:textId="77777777" w:rsidR="006239C4" w:rsidRPr="00CF1EAD" w:rsidRDefault="006239C4" w:rsidP="00200520">
            <w:pPr>
              <w:pStyle w:val="Pr-formataoHTML"/>
              <w:rPr>
                <w:rFonts w:ascii="Times New Roman" w:hAnsi="Times New Roman" w:cs="Times New Roman"/>
                <w:sz w:val="8"/>
                <w:szCs w:val="8"/>
              </w:rPr>
            </w:pPr>
          </w:p>
          <w:p w14:paraId="677C8AAF"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137BD" w14:textId="77777777" w:rsidR="006239C4" w:rsidRPr="00CF1EAD" w:rsidRDefault="006239C4" w:rsidP="00200520">
            <w:pPr>
              <w:rPr>
                <w:sz w:val="8"/>
                <w:szCs w:val="8"/>
              </w:rPr>
            </w:pPr>
          </w:p>
        </w:tc>
        <w:tc>
          <w:tcPr>
            <w:tcW w:w="1668" w:type="pct"/>
            <w:vAlign w:val="center"/>
          </w:tcPr>
          <w:p w14:paraId="6E24112B" w14:textId="77777777" w:rsidR="006239C4" w:rsidRPr="00784883" w:rsidRDefault="006239C4" w:rsidP="00200520">
            <w:pPr>
              <w:spacing w:before="60" w:after="60"/>
              <w:rPr>
                <w:sz w:val="18"/>
                <w:szCs w:val="18"/>
              </w:rPr>
            </w:pPr>
            <w:r>
              <w:rPr>
                <w:color w:val="000000"/>
                <w:sz w:val="18"/>
                <w:szCs w:val="18"/>
              </w:rPr>
              <w:t>Pausa o RoPE por 100 milissegundos</w:t>
            </w:r>
          </w:p>
        </w:tc>
      </w:tr>
    </w:tbl>
    <w:p w14:paraId="1BE9CCF5" w14:textId="3B0C4852"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31</w:t>
      </w:r>
      <w:r>
        <w:fldChar w:fldCharType="end"/>
      </w:r>
      <w:r>
        <w:t>. Comando WAIT</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200520">
        <w:tc>
          <w:tcPr>
            <w:tcW w:w="5000" w:type="pct"/>
            <w:gridSpan w:val="3"/>
            <w:shd w:val="clear" w:color="auto" w:fill="F2F2F2" w:themeFill="background1" w:themeFillShade="F2"/>
            <w:vAlign w:val="center"/>
          </w:tcPr>
          <w:p w14:paraId="7368A4BF" w14:textId="77777777"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controle</w:t>
            </w:r>
          </w:p>
        </w:tc>
      </w:tr>
      <w:tr w:rsidR="006239C4" w:rsidRPr="00784883" w14:paraId="4E064AF9" w14:textId="77777777" w:rsidTr="00200520">
        <w:tc>
          <w:tcPr>
            <w:tcW w:w="1059" w:type="pct"/>
            <w:vAlign w:val="center"/>
          </w:tcPr>
          <w:p w14:paraId="62130E6D" w14:textId="77777777" w:rsidR="006239C4" w:rsidRPr="009125F7" w:rsidRDefault="006239C4" w:rsidP="00200520">
            <w:pPr>
              <w:spacing w:before="60" w:after="60"/>
              <w:rPr>
                <w:b/>
                <w:bCs/>
                <w:sz w:val="18"/>
                <w:szCs w:val="18"/>
              </w:rPr>
            </w:pPr>
            <w:r w:rsidRPr="009125F7">
              <w:rPr>
                <w:b/>
                <w:bCs/>
                <w:sz w:val="18"/>
                <w:szCs w:val="18"/>
              </w:rPr>
              <w:t>Comando</w:t>
            </w:r>
          </w:p>
        </w:tc>
        <w:tc>
          <w:tcPr>
            <w:tcW w:w="3941" w:type="pct"/>
            <w:gridSpan w:val="2"/>
            <w:vAlign w:val="center"/>
          </w:tcPr>
          <w:p w14:paraId="101D45AA" w14:textId="77777777" w:rsidR="006239C4" w:rsidRPr="005D2ED2" w:rsidRDefault="006239C4" w:rsidP="00200520">
            <w:pPr>
              <w:spacing w:before="60" w:after="60"/>
              <w:rPr>
                <w:b/>
                <w:bCs/>
                <w:sz w:val="18"/>
                <w:szCs w:val="18"/>
              </w:rPr>
            </w:pPr>
            <w:r>
              <w:rPr>
                <w:b/>
                <w:bCs/>
                <w:color w:val="C00000"/>
                <w:sz w:val="18"/>
                <w:szCs w:val="18"/>
              </w:rPr>
              <w:t>PRESS_BUTTON</w:t>
            </w:r>
          </w:p>
        </w:tc>
      </w:tr>
      <w:tr w:rsidR="006239C4" w:rsidRPr="00784883" w14:paraId="090C953F" w14:textId="77777777" w:rsidTr="00200520">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55B240BC" w:rsidR="006239C4" w:rsidRPr="00784883" w:rsidRDefault="006239C4"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2365E1">
              <w:rPr>
                <w:b/>
                <w:bCs/>
                <w:sz w:val="18"/>
                <w:szCs w:val="18"/>
              </w:rPr>
              <w:t>RF14</w:t>
            </w:r>
            <w:r w:rsidRPr="006E39D7">
              <w:rPr>
                <w:b/>
                <w:bCs/>
                <w:sz w:val="18"/>
                <w:szCs w:val="18"/>
              </w:rPr>
              <w:fldChar w:fldCharType="end"/>
            </w:r>
            <w:r>
              <w:rPr>
                <w:sz w:val="18"/>
                <w:szCs w:val="18"/>
              </w:rPr>
              <w:t>)</w:t>
            </w:r>
          </w:p>
        </w:tc>
      </w:tr>
      <w:tr w:rsidR="006239C4" w:rsidRPr="00784883" w14:paraId="4B8810A5" w14:textId="77777777" w:rsidTr="00200520">
        <w:tc>
          <w:tcPr>
            <w:tcW w:w="5000" w:type="pct"/>
            <w:gridSpan w:val="3"/>
            <w:shd w:val="clear" w:color="auto" w:fill="F2F2F2" w:themeFill="background1" w:themeFillShade="F2"/>
            <w:vAlign w:val="center"/>
          </w:tcPr>
          <w:p w14:paraId="42C64669" w14:textId="77777777" w:rsidR="006239C4" w:rsidRPr="009125F7" w:rsidRDefault="006239C4" w:rsidP="00200520">
            <w:pPr>
              <w:spacing w:before="60" w:after="60"/>
              <w:jc w:val="center"/>
              <w:rPr>
                <w:b/>
                <w:bCs/>
                <w:sz w:val="18"/>
                <w:szCs w:val="18"/>
              </w:rPr>
            </w:pPr>
            <w:r w:rsidRPr="009125F7">
              <w:rPr>
                <w:b/>
                <w:bCs/>
                <w:sz w:val="18"/>
                <w:szCs w:val="18"/>
              </w:rPr>
              <w:t>Parâmetros</w:t>
            </w:r>
          </w:p>
        </w:tc>
      </w:tr>
      <w:tr w:rsidR="006239C4" w:rsidRPr="00784883" w14:paraId="01A820CC" w14:textId="77777777" w:rsidTr="00200520">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77777777" w:rsidR="006239C4" w:rsidRDefault="006239C4" w:rsidP="00200520">
            <w:pPr>
              <w:spacing w:before="60" w:after="60"/>
              <w:rPr>
                <w:sz w:val="18"/>
                <w:szCs w:val="18"/>
              </w:rPr>
            </w:pPr>
            <w:r>
              <w:rPr>
                <w:sz w:val="18"/>
                <w:szCs w:val="18"/>
              </w:rPr>
              <w:t>O botão que será pressionado</w:t>
            </w:r>
          </w:p>
        </w:tc>
        <w:tc>
          <w:tcPr>
            <w:tcW w:w="1668" w:type="pct"/>
            <w:vAlign w:val="center"/>
          </w:tcPr>
          <w:p w14:paraId="590721CA" w14:textId="77777777" w:rsidR="006239C4" w:rsidRDefault="006239C4" w:rsidP="00200520">
            <w:pPr>
              <w:spacing w:before="60" w:after="60"/>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200520">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200520">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77777777"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77777777" w:rsidR="006239C4" w:rsidRPr="00784883" w:rsidRDefault="006239C4" w:rsidP="00200520">
            <w:pPr>
              <w:spacing w:before="60" w:after="60"/>
              <w:rPr>
                <w:sz w:val="18"/>
                <w:szCs w:val="18"/>
              </w:rPr>
            </w:pPr>
            <w:r>
              <w:rPr>
                <w:color w:val="000000"/>
                <w:sz w:val="18"/>
                <w:szCs w:val="18"/>
              </w:rPr>
              <w:t>Pressiona o botão “Girar para a esquerda”</w:t>
            </w:r>
          </w:p>
        </w:tc>
      </w:tr>
      <w:tr w:rsidR="006239C4" w:rsidRPr="00784883" w14:paraId="70FEE81B" w14:textId="77777777" w:rsidTr="00200520">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77777777"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77777777" w:rsidR="006239C4" w:rsidRPr="00784883" w:rsidRDefault="006239C4" w:rsidP="00200520">
            <w:pPr>
              <w:spacing w:before="60" w:after="60"/>
              <w:rPr>
                <w:sz w:val="18"/>
                <w:szCs w:val="18"/>
              </w:rPr>
            </w:pPr>
            <w:r>
              <w:rPr>
                <w:color w:val="000000"/>
                <w:sz w:val="18"/>
                <w:szCs w:val="18"/>
              </w:rPr>
              <w:t>Pressiona o botão “Girar para a direita”</w:t>
            </w:r>
          </w:p>
        </w:tc>
      </w:tr>
    </w:tbl>
    <w:p w14:paraId="7E1B35F6" w14:textId="13A8662D" w:rsidR="006239C4" w:rsidRDefault="006239C4" w:rsidP="006239C4">
      <w:pPr>
        <w:pStyle w:val="RtulodeFigura"/>
      </w:pPr>
      <w:r>
        <w:t xml:space="preserve">Tabela </w:t>
      </w:r>
      <w:r>
        <w:fldChar w:fldCharType="begin"/>
      </w:r>
      <w:r>
        <w:instrText xml:space="preserve"> SEQ Tabela \* ARABIC </w:instrText>
      </w:r>
      <w:r>
        <w:fldChar w:fldCharType="separate"/>
      </w:r>
      <w:r w:rsidR="002365E1">
        <w:rPr>
          <w:noProof/>
        </w:rPr>
        <w:t>32</w:t>
      </w:r>
      <w:r>
        <w:fldChar w:fldCharType="end"/>
      </w:r>
      <w:r>
        <w:t>. Comando PRESS_BUTTON</w:t>
      </w:r>
    </w:p>
    <w:p w14:paraId="4B1BDEE4" w14:textId="0742A919" w:rsidR="006239C4" w:rsidRDefault="006239C4" w:rsidP="00DA6805">
      <w:pPr>
        <w:spacing w:before="240" w:after="240" w:line="360" w:lineRule="auto"/>
        <w:ind w:firstLine="709"/>
        <w:jc w:val="both"/>
      </w:pPr>
    </w:p>
    <w:p w14:paraId="235DD683" w14:textId="77777777" w:rsidR="006239C4" w:rsidRDefault="006239C4" w:rsidP="00DA6805">
      <w:pPr>
        <w:spacing w:before="240" w:after="240" w:line="360" w:lineRule="auto"/>
        <w:ind w:firstLine="709"/>
        <w:jc w:val="both"/>
      </w:pPr>
    </w:p>
    <w:p w14:paraId="06404A91" w14:textId="77777777" w:rsidR="00F5088F" w:rsidRDefault="00F5088F" w:rsidP="00DA6805">
      <w:pPr>
        <w:spacing w:before="240" w:after="240" w:line="360" w:lineRule="auto"/>
        <w:ind w:firstLine="709"/>
        <w:jc w:val="both"/>
      </w:pPr>
    </w:p>
    <w:p w14:paraId="6E610DD7" w14:textId="0B306A66" w:rsidR="00645015" w:rsidRDefault="00FC0F88" w:rsidP="00DA6805">
      <w:pPr>
        <w:spacing w:before="240" w:after="240" w:line="360" w:lineRule="auto"/>
        <w:ind w:firstLine="709"/>
        <w:jc w:val="both"/>
      </w:pPr>
      <w:r>
        <w:t xml:space="preserve">Tanto as mensagens de controle remoto quanto as mensagens de eventos serão enviadas e recebidas pelo módulo ESP-01 no formato JSON. Em ambos os casos o JSON deverá conter No entanto, </w:t>
      </w:r>
    </w:p>
    <w:p w14:paraId="7EA69282" w14:textId="7F605453" w:rsidR="00CB7790" w:rsidRDefault="00CB7790" w:rsidP="00DA6805">
      <w:pPr>
        <w:spacing w:before="240" w:after="240" w:line="360" w:lineRule="auto"/>
        <w:ind w:firstLine="709"/>
        <w:jc w:val="both"/>
      </w:pPr>
    </w:p>
    <w:p w14:paraId="2D8FE0A6" w14:textId="2FCE27F2" w:rsidR="00CB7790" w:rsidRDefault="00CB7790" w:rsidP="00DA6805">
      <w:pPr>
        <w:spacing w:before="240" w:after="240" w:line="360" w:lineRule="auto"/>
        <w:ind w:firstLine="709"/>
        <w:jc w:val="both"/>
      </w:pPr>
    </w:p>
    <w:p w14:paraId="12DF44DC" w14:textId="16D89C14" w:rsidR="00CB7790" w:rsidRDefault="00CB7790" w:rsidP="00DA6805">
      <w:pPr>
        <w:spacing w:before="240" w:after="240" w:line="360" w:lineRule="auto"/>
        <w:ind w:firstLine="709"/>
        <w:jc w:val="both"/>
      </w:pPr>
    </w:p>
    <w:p w14:paraId="0EE874A0" w14:textId="605DC18F" w:rsidR="00CB7790" w:rsidRDefault="00CB7790" w:rsidP="00DA6805">
      <w:pPr>
        <w:spacing w:before="240" w:after="240" w:line="360" w:lineRule="auto"/>
        <w:ind w:firstLine="709"/>
        <w:jc w:val="both"/>
      </w:pPr>
    </w:p>
    <w:p w14:paraId="07D783AA" w14:textId="49D85982" w:rsidR="00CB7790" w:rsidRDefault="00CB7790" w:rsidP="00DA6805">
      <w:pPr>
        <w:spacing w:before="240" w:after="240" w:line="360" w:lineRule="auto"/>
        <w:ind w:firstLine="709"/>
        <w:jc w:val="both"/>
      </w:pPr>
    </w:p>
    <w:p w14:paraId="0BEEB35C" w14:textId="77777777" w:rsidR="00CB7790" w:rsidRPr="00310E04" w:rsidRDefault="00CB7790" w:rsidP="00DA6805">
      <w:pPr>
        <w:spacing w:before="240" w:after="240" w:line="360" w:lineRule="auto"/>
        <w:ind w:firstLine="709"/>
        <w:jc w:val="both"/>
      </w:pPr>
    </w:p>
    <w:tbl>
      <w:tblPr>
        <w:tblStyle w:val="Tabelacomgrade"/>
        <w:tblW w:w="0" w:type="auto"/>
        <w:jc w:val="center"/>
        <w:tblLook w:val="04A0" w:firstRow="1" w:lastRow="0" w:firstColumn="1" w:lastColumn="0" w:noHBand="0" w:noVBand="1"/>
      </w:tblPr>
      <w:tblGrid>
        <w:gridCol w:w="6379"/>
      </w:tblGrid>
      <w:tr w:rsidR="00310E04" w14:paraId="7E762AD0" w14:textId="77777777" w:rsidTr="00CF1EAD">
        <w:trPr>
          <w:trHeight w:val="5523"/>
          <w:jc w:val="center"/>
        </w:trPr>
        <w:tc>
          <w:tcPr>
            <w:tcW w:w="6379" w:type="dxa"/>
          </w:tcPr>
          <w:p w14:paraId="38DFD835" w14:textId="28424484" w:rsidR="00310E04" w:rsidRDefault="00310E04" w:rsidP="00CF1EAD">
            <w:pPr>
              <w:spacing w:before="240" w:after="240" w:line="360" w:lineRule="auto"/>
              <w:jc w:val="both"/>
            </w:pPr>
            <w:bookmarkStart w:id="63" w:name="_Hlk58381791"/>
            <w:r>
              <w:rPr>
                <w:noProof/>
              </w:rPr>
              <mc:AlternateContent>
                <mc:Choice Requires="wps">
                  <w:drawing>
                    <wp:anchor distT="0" distB="0" distL="114300" distR="114300" simplePos="0" relativeHeight="251783168" behindDoc="0" locked="0" layoutInCell="1" allowOverlap="1" wp14:anchorId="6601EE4A" wp14:editId="5A13585D">
                      <wp:simplePos x="0" y="0"/>
                      <wp:positionH relativeFrom="column">
                        <wp:posOffset>1578502</wp:posOffset>
                      </wp:positionH>
                      <wp:positionV relativeFrom="paragraph">
                        <wp:posOffset>323675</wp:posOffset>
                      </wp:positionV>
                      <wp:extent cx="639898" cy="3008820"/>
                      <wp:effectExtent l="53658" t="3492" r="23812" b="61913"/>
                      <wp:wrapNone/>
                      <wp:docPr id="163" name="Conector: Angulado 163"/>
                      <wp:cNvGraphicFramePr/>
                      <a:graphic xmlns:a="http://schemas.openxmlformats.org/drawingml/2006/main">
                        <a:graphicData uri="http://schemas.microsoft.com/office/word/2010/wordprocessingShape">
                          <wps:wsp>
                            <wps:cNvCnPr/>
                            <wps:spPr>
                              <a:xfrm rot="5400000">
                                <a:off x="0" y="0"/>
                                <a:ext cx="639898" cy="3008820"/>
                              </a:xfrm>
                              <a:prstGeom prst="bentConnector3">
                                <a:avLst>
                                  <a:gd name="adj1" fmla="val 22867"/>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50F5052"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163" o:spid="_x0000_s1026" type="#_x0000_t34" style="position:absolute;margin-left:124.3pt;margin-top:25.5pt;width:50.4pt;height:236.9pt;rotation:90;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" adj="4939">
                      <v:stroke endarrow="block"/>
                    </v:shape>
                  </w:pict>
                </mc:Fallback>
              </mc:AlternateContent>
            </w:r>
            <w:r>
              <w:rPr>
                <w:noProof/>
              </w:rPr>
              <mc:AlternateContent>
                <mc:Choice Requires="wpg">
                  <w:drawing>
                    <wp:anchor distT="0" distB="0" distL="114300" distR="114300" simplePos="0" relativeHeight="251790336" behindDoc="0" locked="0" layoutInCell="1" allowOverlap="1" wp14:anchorId="1BDBFD85" wp14:editId="3331C23A">
                      <wp:simplePos x="0" y="0"/>
                      <wp:positionH relativeFrom="column">
                        <wp:posOffset>97155</wp:posOffset>
                      </wp:positionH>
                      <wp:positionV relativeFrom="paragraph">
                        <wp:posOffset>1999615</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4"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CA338C2" w14:textId="77777777" w:rsidR="00200520" w:rsidRPr="007B6193" w:rsidRDefault="00200520" w:rsidP="00310E04">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0CC5261F" w14:textId="77777777" w:rsidR="00200520" w:rsidRPr="009834D5" w:rsidRDefault="00200520" w:rsidP="00310E04">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BDBFD85" id="Agrupar 59" o:spid="_x0000_s1037" style="position:absolute;left:0;text-align:left;margin-left:7.65pt;margin-top:157.45pt;width:62.15pt;height:107.1pt;z-index:251790336;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">
                      <v:group id="Agrupar 45" o:spid="_x0000_s1038"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39"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5" o:title="" croptop="11332f" cropbottom="12339f"/>
                        </v:shape>
                        <v:oval id="Elipse 18" o:spid="_x0000_s1040"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2CA338C2" w14:textId="77777777" w:rsidR="00200520" w:rsidRPr="007B6193" w:rsidRDefault="00200520" w:rsidP="00310E04">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41"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0CC5261F" w14:textId="77777777" w:rsidR="00200520" w:rsidRPr="009834D5" w:rsidRDefault="00200520" w:rsidP="00310E04">
                              <w:pPr>
                                <w:jc w:val="center"/>
                                <w:rPr>
                                  <w:sz w:val="20"/>
                                  <w:szCs w:val="20"/>
                                </w:rPr>
                              </w:pPr>
                              <w:r>
                                <w:rPr>
                                  <w:sz w:val="20"/>
                                  <w:szCs w:val="20"/>
                                </w:rPr>
                                <w:t>Assinante</w:t>
                              </w:r>
                            </w:p>
                          </w:txbxContent>
                        </v:textbox>
                      </v:shape>
                    </v:group>
                  </w:pict>
                </mc:Fallback>
              </mc:AlternateContent>
            </w:r>
            <w:r>
              <w:rPr>
                <w:noProof/>
              </w:rPr>
              <mc:AlternateContent>
                <mc:Choice Requires="wps">
                  <w:drawing>
                    <wp:anchor distT="0" distB="0" distL="114300" distR="114300" simplePos="0" relativeHeight="251789312" behindDoc="0" locked="0" layoutInCell="1" allowOverlap="1" wp14:anchorId="5E5C7227" wp14:editId="16F4E7C4">
                      <wp:simplePos x="0" y="0"/>
                      <wp:positionH relativeFrom="column">
                        <wp:posOffset>863600</wp:posOffset>
                      </wp:positionH>
                      <wp:positionV relativeFrom="paragraph">
                        <wp:posOffset>2651125</wp:posOffset>
                      </wp:positionV>
                      <wp:extent cx="1835785" cy="0"/>
                      <wp:effectExtent l="0" t="76200" r="12065" b="95250"/>
                      <wp:wrapNone/>
                      <wp:docPr id="57" name="Conector de Seta Reta 57"/>
                      <wp:cNvGraphicFramePr/>
                      <a:graphic xmlns:a="http://schemas.openxmlformats.org/drawingml/2006/main">
                        <a:graphicData uri="http://schemas.microsoft.com/office/word/2010/wordprocessingShape">
                          <wps:wsp>
                            <wps:cNvCnPr/>
                            <wps:spPr>
                              <a:xfrm>
                                <a:off x="0" y="0"/>
                                <a:ext cx="1835785"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D541A7" id="Conector de Seta Reta 57" o:spid="_x0000_s1026" type="#_x0000_t32" style="position:absolute;margin-left:68pt;margin-top:208.75pt;width:144.55pt;height:0;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">
                      <v:stroke endarrow="block"/>
                    </v:shape>
                  </w:pict>
                </mc:Fallback>
              </mc:AlternateContent>
            </w:r>
            <w:r>
              <w:rPr>
                <w:noProof/>
              </w:rPr>
              <mc:AlternateContent>
                <mc:Choice Requires="wpg">
                  <w:drawing>
                    <wp:anchor distT="0" distB="0" distL="114300" distR="114300" simplePos="0" relativeHeight="251784192" behindDoc="0" locked="0" layoutInCell="1" allowOverlap="1" wp14:anchorId="1E423089" wp14:editId="4C6C02A0">
                      <wp:simplePos x="0" y="0"/>
                      <wp:positionH relativeFrom="column">
                        <wp:posOffset>52705</wp:posOffset>
                      </wp:positionH>
                      <wp:positionV relativeFrom="paragraph">
                        <wp:posOffset>1778000</wp:posOffset>
                      </wp:positionV>
                      <wp:extent cx="3766185" cy="1619250"/>
                      <wp:effectExtent l="0" t="0" r="24765" b="19050"/>
                      <wp:wrapNone/>
                      <wp:docPr id="10" name="Agrupar 10"/>
                      <wp:cNvGraphicFramePr/>
                      <a:graphic xmlns:a="http://schemas.openxmlformats.org/drawingml/2006/main">
                        <a:graphicData uri="http://schemas.microsoft.com/office/word/2010/wordprocessingGroup">
                          <wpg:wgp>
                            <wpg:cNvGrpSpPr/>
                            <wpg:grpSpPr>
                              <a:xfrm>
                                <a:off x="0" y="0"/>
                                <a:ext cx="3766185" cy="1619250"/>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02543D38" w14:textId="77777777" w:rsidR="00200520" w:rsidRPr="006522B4" w:rsidRDefault="00200520" w:rsidP="00310E04">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423089" id="Agrupar 10" o:spid="_x0000_s1042" style="position:absolute;left:0;text-align:left;margin-left:4.15pt;margin-top:140pt;width:296.55pt;height:127.5pt;z-index:251784192;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02543D38" w14:textId="77777777" w:rsidR="00200520" w:rsidRPr="006522B4" w:rsidRDefault="00200520" w:rsidP="00310E04">
                              <w:pPr>
                                <w:jc w:val="center"/>
                                <w:rPr>
                                  <w:sz w:val="20"/>
                                  <w:szCs w:val="20"/>
                                </w:rPr>
                              </w:pPr>
                              <w:r w:rsidRPr="006522B4">
                                <w:rPr>
                                  <w:sz w:val="20"/>
                                  <w:szCs w:val="20"/>
                                </w:rPr>
                                <w:t>RoPE</w:t>
                              </w:r>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785216" behindDoc="0" locked="0" layoutInCell="1" allowOverlap="1" wp14:anchorId="57380031" wp14:editId="66AD8558">
                      <wp:simplePos x="0" y="0"/>
                      <wp:positionH relativeFrom="column">
                        <wp:posOffset>2752725</wp:posOffset>
                      </wp:positionH>
                      <wp:positionV relativeFrom="paragraph">
                        <wp:posOffset>2069465</wp:posOffset>
                      </wp:positionV>
                      <wp:extent cx="990600" cy="988695"/>
                      <wp:effectExtent l="0" t="0" r="0" b="1905"/>
                      <wp:wrapNone/>
                      <wp:docPr id="41" name="Agrupar 41"/>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4" name="Imagem 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7" name="Elipse 17"/>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4BD4B88" w14:textId="77777777" w:rsidR="00200520" w:rsidRPr="007B6193" w:rsidRDefault="00200520" w:rsidP="00310E04">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7380031" id="Agrupar 41" o:spid="_x0000_s1045" style="position:absolute;left:0;text-align:left;margin-left:216.75pt;margin-top:162.95pt;width:78pt;height:77.85pt;z-index:251785216;mso-width-relative:margin"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">
                      <v:shape id="Imagem 4" o:spid="_x0000_s1046"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">
                        <v:imagedata r:id="rId27" o:title=""/>
                      </v:shape>
                      <v:oval id="Elipse 17" o:spid="_x0000_s1047"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74BD4B88" w14:textId="77777777" w:rsidR="00200520" w:rsidRPr="007B6193" w:rsidRDefault="00200520" w:rsidP="00310E04">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mc:AlternateContent>
                <mc:Choice Requires="wpg">
                  <w:drawing>
                    <wp:anchor distT="0" distB="0" distL="114300" distR="114300" simplePos="0" relativeHeight="251792384" behindDoc="0" locked="0" layoutInCell="1" allowOverlap="1" wp14:anchorId="48FA3031" wp14:editId="114B417D">
                      <wp:simplePos x="0" y="0"/>
                      <wp:positionH relativeFrom="column">
                        <wp:posOffset>1042035</wp:posOffset>
                      </wp:positionH>
                      <wp:positionV relativeFrom="paragraph">
                        <wp:posOffset>105571</wp:posOffset>
                      </wp:positionV>
                      <wp:extent cx="1739900" cy="1344305"/>
                      <wp:effectExtent l="0" t="0" r="12700" b="27305"/>
                      <wp:wrapNone/>
                      <wp:docPr id="160" name="Agrupar 160"/>
                      <wp:cNvGraphicFramePr/>
                      <a:graphic xmlns:a="http://schemas.openxmlformats.org/drawingml/2006/main">
                        <a:graphicData uri="http://schemas.microsoft.com/office/word/2010/wordprocessingGroup">
                          <wpg:wgp>
                            <wpg:cNvGrpSpPr/>
                            <wpg:grpSpPr>
                              <a:xfrm>
                                <a:off x="0" y="0"/>
                                <a:ext cx="1739900" cy="1344305"/>
                                <a:chOff x="0" y="0"/>
                                <a:chExt cx="2197100" cy="1125170"/>
                              </a:xfrm>
                            </wpg:grpSpPr>
                            <wps:wsp>
                              <wps:cNvPr id="161" name="Caixa de Texto 161"/>
                              <wps:cNvSpPr txBox="1"/>
                              <wps:spPr>
                                <a:xfrm>
                                  <a:off x="0" y="272759"/>
                                  <a:ext cx="2197097" cy="852411"/>
                                </a:xfrm>
                                <a:prstGeom prst="rect">
                                  <a:avLst/>
                                </a:prstGeom>
                                <a:solidFill>
                                  <a:schemeClr val="bg1"/>
                                </a:solidFill>
                                <a:ln w="6350">
                                  <a:solidFill>
                                    <a:prstClr val="black"/>
                                  </a:solidFill>
                                </a:ln>
                              </wps:spPr>
                              <wps:txbx>
                                <w:txbxContent>
                                  <w:p w14:paraId="474AB920"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18ACD4FF" w14:textId="7D0ABDE1"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r>
                                      <w:rPr>
                                        <w:rFonts w:ascii="Times New Roman" w:hAnsi="Times New Roman" w:cs="Times New Roman"/>
                                        <w:b/>
                                        <w:bCs/>
                                        <w:color w:val="008000"/>
                                        <w:sz w:val="18"/>
                                        <w:szCs w:val="18"/>
                                      </w:rPr>
                                      <w:t>command</w:t>
                                    </w:r>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MOVE"</w:t>
                                    </w:r>
                                    <w:r w:rsidRPr="00574AF5">
                                      <w:rPr>
                                        <w:rFonts w:ascii="Times New Roman" w:hAnsi="Times New Roman" w:cs="Times New Roman"/>
                                        <w:sz w:val="18"/>
                                        <w:szCs w:val="18"/>
                                      </w:rPr>
                                      <w:t>,</w:t>
                                    </w:r>
                                  </w:p>
                                  <w:p w14:paraId="39740258"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parameters"</w:t>
                                    </w:r>
                                    <w:r w:rsidRPr="00574AF5">
                                      <w:rPr>
                                        <w:rFonts w:ascii="Times New Roman" w:hAnsi="Times New Roman" w:cs="Times New Roman"/>
                                        <w:sz w:val="18"/>
                                        <w:szCs w:val="18"/>
                                      </w:rPr>
                                      <w:t>: {</w:t>
                                    </w:r>
                                  </w:p>
                                  <w:p w14:paraId="328ABD4A"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direction"</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FORWARD"</w:t>
                                    </w:r>
                                    <w:r w:rsidRPr="00574AF5">
                                      <w:rPr>
                                        <w:rFonts w:ascii="Times New Roman" w:hAnsi="Times New Roman" w:cs="Times New Roman"/>
                                        <w:sz w:val="18"/>
                                        <w:szCs w:val="18"/>
                                      </w:rPr>
                                      <w:t>,</w:t>
                                    </w:r>
                                  </w:p>
                                  <w:p w14:paraId="0F8C9920"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distance"</w:t>
                                    </w:r>
                                    <w:r w:rsidRPr="00574AF5">
                                      <w:rPr>
                                        <w:rFonts w:ascii="Times New Roman" w:hAnsi="Times New Roman" w:cs="Times New Roman"/>
                                        <w:sz w:val="18"/>
                                        <w:szCs w:val="18"/>
                                      </w:rPr>
                                      <w:t xml:space="preserve">: </w:t>
                                    </w:r>
                                    <w:r w:rsidRPr="00931953">
                                      <w:rPr>
                                        <w:rFonts w:ascii="Times New Roman" w:hAnsi="Times New Roman" w:cs="Times New Roman"/>
                                        <w:color w:val="0070C0"/>
                                        <w:sz w:val="18"/>
                                        <w:szCs w:val="18"/>
                                      </w:rPr>
                                      <w:t>120.0</w:t>
                                    </w:r>
                                  </w:p>
                                  <w:p w14:paraId="1FDB20EA"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p>
                                  <w:p w14:paraId="348A8501"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411D4297" w14:textId="77777777" w:rsidR="00200520" w:rsidRPr="00574AF5" w:rsidRDefault="00200520" w:rsidP="00310E04">
                                    <w:pPr>
                                      <w:pStyle w:val="Pr-formataoHTML"/>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Caixa de Texto 162"/>
                              <wps:cNvSpPr txBox="1"/>
                              <wps:spPr>
                                <a:xfrm>
                                  <a:off x="0" y="0"/>
                                  <a:ext cx="2197100" cy="273050"/>
                                </a:xfrm>
                                <a:prstGeom prst="rect">
                                  <a:avLst/>
                                </a:prstGeom>
                                <a:solidFill>
                                  <a:schemeClr val="bg1"/>
                                </a:solidFill>
                                <a:ln w="6350">
                                  <a:solidFill>
                                    <a:prstClr val="black"/>
                                  </a:solidFill>
                                </a:ln>
                              </wps:spPr>
                              <wps:txbx>
                                <w:txbxContent>
                                  <w:p w14:paraId="1A9082C9" w14:textId="77777777" w:rsidR="00200520" w:rsidRPr="006522B4" w:rsidRDefault="00200520" w:rsidP="00310E04">
                                    <w:pPr>
                                      <w:rPr>
                                        <w:sz w:val="20"/>
                                        <w:szCs w:val="20"/>
                                      </w:rPr>
                                    </w:pPr>
                                    <w:r w:rsidRPr="008C5DF9">
                                      <w:rPr>
                                        <w:b/>
                                        <w:bCs/>
                                        <w:sz w:val="28"/>
                                        <w:szCs w:val="28"/>
                                      </w:rPr>
                                      <w:sym w:font="Webdings" w:char="F09A"/>
                                    </w:r>
                                    <w:r>
                                      <w:rPr>
                                        <w:sz w:val="20"/>
                                        <w:szCs w:val="20"/>
                                      </w:rPr>
                                      <w:t xml:space="preserve">  r</w:t>
                                    </w:r>
                                    <w:r w:rsidRPr="006522B4">
                                      <w:rPr>
                                        <w:sz w:val="20"/>
                                        <w:szCs w:val="20"/>
                                      </w:rPr>
                                      <w:t>ope/{</w:t>
                                    </w:r>
                                    <w:r>
                                      <w:rPr>
                                        <w:sz w:val="20"/>
                                        <w:szCs w:val="20"/>
                                      </w:rPr>
                                      <w:t>serial</w:t>
                                    </w:r>
                                    <w:r w:rsidRPr="006522B4">
                                      <w:rPr>
                                        <w:sz w:val="20"/>
                                        <w:szCs w:val="20"/>
                                      </w:rPr>
                                      <w:t>}/</w:t>
                                    </w:r>
                                    <w:r>
                                      <w:rPr>
                                        <w:sz w:val="20"/>
                                        <w:szCs w:val="20"/>
                                      </w:rPr>
                                      <w:t>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FA3031" id="Agrupar 160" o:spid="_x0000_s1048" style="position:absolute;left:0;text-align:left;margin-left:82.05pt;margin-top:8.3pt;width:137pt;height:105.85pt;z-index:251792384;mso-width-relative:margin;mso-height-relative:margin" coordsize="21971,11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">
                      <v:shape id="Caixa de Texto 161" o:spid="_x0000_s1049" type="#_x0000_t202" style="position:absolute;top:2727;width:21970;height:8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" fillcolor="white [3212]" strokeweight=".5pt">
                        <v:textbox>
                          <w:txbxContent>
                            <w:p w14:paraId="474AB920"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18ACD4FF" w14:textId="7D0ABDE1"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r>
                                <w:rPr>
                                  <w:rFonts w:ascii="Times New Roman" w:hAnsi="Times New Roman" w:cs="Times New Roman"/>
                                  <w:b/>
                                  <w:bCs/>
                                  <w:color w:val="008000"/>
                                  <w:sz w:val="18"/>
                                  <w:szCs w:val="18"/>
                                </w:rPr>
                                <w:t>command</w:t>
                              </w:r>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MOVE"</w:t>
                              </w:r>
                              <w:r w:rsidRPr="00574AF5">
                                <w:rPr>
                                  <w:rFonts w:ascii="Times New Roman" w:hAnsi="Times New Roman" w:cs="Times New Roman"/>
                                  <w:sz w:val="18"/>
                                  <w:szCs w:val="18"/>
                                </w:rPr>
                                <w:t>,</w:t>
                              </w:r>
                            </w:p>
                            <w:p w14:paraId="39740258"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parameters"</w:t>
                              </w:r>
                              <w:r w:rsidRPr="00574AF5">
                                <w:rPr>
                                  <w:rFonts w:ascii="Times New Roman" w:hAnsi="Times New Roman" w:cs="Times New Roman"/>
                                  <w:sz w:val="18"/>
                                  <w:szCs w:val="18"/>
                                </w:rPr>
                                <w:t>: {</w:t>
                              </w:r>
                            </w:p>
                            <w:p w14:paraId="328ABD4A"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direction"</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FORWARD"</w:t>
                              </w:r>
                              <w:r w:rsidRPr="00574AF5">
                                <w:rPr>
                                  <w:rFonts w:ascii="Times New Roman" w:hAnsi="Times New Roman" w:cs="Times New Roman"/>
                                  <w:sz w:val="18"/>
                                  <w:szCs w:val="18"/>
                                </w:rPr>
                                <w:t>,</w:t>
                              </w:r>
                            </w:p>
                            <w:p w14:paraId="0F8C9920"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distance"</w:t>
                              </w:r>
                              <w:r w:rsidRPr="00574AF5">
                                <w:rPr>
                                  <w:rFonts w:ascii="Times New Roman" w:hAnsi="Times New Roman" w:cs="Times New Roman"/>
                                  <w:sz w:val="18"/>
                                  <w:szCs w:val="18"/>
                                </w:rPr>
                                <w:t xml:space="preserve">: </w:t>
                              </w:r>
                              <w:r w:rsidRPr="00931953">
                                <w:rPr>
                                  <w:rFonts w:ascii="Times New Roman" w:hAnsi="Times New Roman" w:cs="Times New Roman"/>
                                  <w:color w:val="0070C0"/>
                                  <w:sz w:val="18"/>
                                  <w:szCs w:val="18"/>
                                </w:rPr>
                                <w:t>120.0</w:t>
                              </w:r>
                            </w:p>
                            <w:p w14:paraId="1FDB20EA"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p>
                            <w:p w14:paraId="348A8501" w14:textId="77777777" w:rsidR="00200520" w:rsidRPr="00574AF5" w:rsidRDefault="00200520"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411D4297" w14:textId="77777777" w:rsidR="00200520" w:rsidRPr="00574AF5" w:rsidRDefault="00200520" w:rsidP="00310E04">
                              <w:pPr>
                                <w:pStyle w:val="Pr-formataoHTML"/>
                                <w:rPr>
                                  <w:rFonts w:ascii="Times New Roman" w:hAnsi="Times New Roman" w:cs="Times New Roman"/>
                                  <w:sz w:val="16"/>
                                  <w:szCs w:val="16"/>
                                </w:rPr>
                              </w:pPr>
                            </w:p>
                          </w:txbxContent>
                        </v:textbox>
                      </v:shape>
                      <v:shape id="Caixa de Texto 162" o:spid="_x0000_s1050"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" fillcolor="white [3212]" strokeweight=".5pt">
                        <v:textbox>
                          <w:txbxContent>
                            <w:p w14:paraId="1A9082C9" w14:textId="77777777" w:rsidR="00200520" w:rsidRPr="006522B4" w:rsidRDefault="00200520" w:rsidP="00310E04">
                              <w:pPr>
                                <w:rPr>
                                  <w:sz w:val="20"/>
                                  <w:szCs w:val="20"/>
                                </w:rPr>
                              </w:pPr>
                              <w:r w:rsidRPr="008C5DF9">
                                <w:rPr>
                                  <w:b/>
                                  <w:bCs/>
                                  <w:sz w:val="28"/>
                                  <w:szCs w:val="28"/>
                                </w:rPr>
                                <w:sym w:font="Webdings" w:char="F09A"/>
                              </w:r>
                              <w:r>
                                <w:rPr>
                                  <w:sz w:val="20"/>
                                  <w:szCs w:val="20"/>
                                </w:rPr>
                                <w:t xml:space="preserve">  r</w:t>
                              </w:r>
                              <w:r w:rsidRPr="006522B4">
                                <w:rPr>
                                  <w:sz w:val="20"/>
                                  <w:szCs w:val="20"/>
                                </w:rPr>
                                <w:t>ope/{</w:t>
                              </w:r>
                              <w:r>
                                <w:rPr>
                                  <w:sz w:val="20"/>
                                  <w:szCs w:val="20"/>
                                </w:rPr>
                                <w:t>serial</w:t>
                              </w:r>
                              <w:r w:rsidRPr="006522B4">
                                <w:rPr>
                                  <w:sz w:val="20"/>
                                  <w:szCs w:val="20"/>
                                </w:rPr>
                                <w:t>}/</w:t>
                              </w:r>
                              <w:r>
                                <w:rPr>
                                  <w:sz w:val="20"/>
                                  <w:szCs w:val="20"/>
                                </w:rPr>
                                <w:t>control</w:t>
                              </w:r>
                            </w:p>
                          </w:txbxContent>
                        </v:textbox>
                      </v:shape>
                    </v:group>
                  </w:pict>
                </mc:Fallback>
              </mc:AlternateContent>
            </w:r>
            <w:r>
              <w:rPr>
                <w:noProof/>
              </w:rPr>
              <mc:AlternateContent>
                <mc:Choice Requires="wpg">
                  <w:drawing>
                    <wp:anchor distT="0" distB="0" distL="114300" distR="114300" simplePos="0" relativeHeight="251788288" behindDoc="0" locked="0" layoutInCell="1" allowOverlap="1" wp14:anchorId="415EFC33" wp14:editId="09C6F21C">
                      <wp:simplePos x="0" y="0"/>
                      <wp:positionH relativeFrom="column">
                        <wp:posOffset>3089114</wp:posOffset>
                      </wp:positionH>
                      <wp:positionV relativeFrom="paragraph">
                        <wp:posOffset>81915</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4F60A06" w14:textId="77777777" w:rsidR="00200520" w:rsidRPr="007B6193" w:rsidRDefault="00200520" w:rsidP="00310E04">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5DEB5A13" w14:textId="77777777" w:rsidR="00200520" w:rsidRPr="009834D5" w:rsidRDefault="00200520" w:rsidP="00310E04">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15EFC33" id="Agrupar 54" o:spid="_x0000_s1051" style="position:absolute;left:0;text-align:left;margin-left:243.25pt;margin-top:6.45pt;width:61.8pt;height:111.15pt;z-index:251788288;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">
                      <v:group id="Agrupar 49" o:spid="_x0000_s1052"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53"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9" o:title="" croptop="4345f" cropbottom="3911f"/>
                        </v:shape>
                        <v:oval id="Elipse 16" o:spid="_x0000_s1054"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34F60A06" w14:textId="77777777" w:rsidR="00200520" w:rsidRPr="007B6193" w:rsidRDefault="00200520" w:rsidP="00310E04">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55"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5DEB5A13" w14:textId="77777777" w:rsidR="00200520" w:rsidRPr="009834D5" w:rsidRDefault="00200520" w:rsidP="00310E04">
                              <w:pPr>
                                <w:jc w:val="center"/>
                                <w:rPr>
                                  <w:sz w:val="20"/>
                                  <w:szCs w:val="20"/>
                                </w:rPr>
                              </w:pPr>
                              <w:r>
                                <w:rPr>
                                  <w:sz w:val="20"/>
                                  <w:szCs w:val="20"/>
                                </w:rPr>
                                <w:t>Broker</w:t>
                              </w:r>
                            </w:p>
                          </w:txbxContent>
                        </v:textbox>
                      </v:shape>
                    </v:group>
                  </w:pict>
                </mc:Fallback>
              </mc:AlternateContent>
            </w:r>
            <w:r>
              <w:rPr>
                <w:noProof/>
              </w:rPr>
              <mc:AlternateContent>
                <mc:Choice Requires="wps">
                  <w:drawing>
                    <wp:anchor distT="0" distB="0" distL="114300" distR="114300" simplePos="0" relativeHeight="251786240" behindDoc="0" locked="0" layoutInCell="1" allowOverlap="1" wp14:anchorId="72C9B65D" wp14:editId="3042D6EB">
                      <wp:simplePos x="0" y="0"/>
                      <wp:positionH relativeFrom="column">
                        <wp:posOffset>750570</wp:posOffset>
                      </wp:positionH>
                      <wp:positionV relativeFrom="paragraph">
                        <wp:posOffset>710565</wp:posOffset>
                      </wp:positionV>
                      <wp:extent cx="2340000" cy="0"/>
                      <wp:effectExtent l="0" t="76200" r="22225" b="95250"/>
                      <wp:wrapNone/>
                      <wp:docPr id="46" name="Conector de Seta Reta 46"/>
                      <wp:cNvGraphicFramePr/>
                      <a:graphic xmlns:a="http://schemas.openxmlformats.org/drawingml/2006/main">
                        <a:graphicData uri="http://schemas.microsoft.com/office/word/2010/wordprocessingShape">
                          <wps:wsp>
                            <wps:cNvCnPr/>
                            <wps:spPr>
                              <a:xfrm>
                                <a:off x="0" y="0"/>
                                <a:ext cx="23400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C8BD1D" id="Conector de Seta Reta 46" o:spid="_x0000_s1026" type="#_x0000_t32" style="position:absolute;margin-left:59.1pt;margin-top:55.95pt;width:184.25pt;height: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">
                      <v:stroke endarrow="block"/>
                    </v:shape>
                  </w:pict>
                </mc:Fallback>
              </mc:AlternateContent>
            </w:r>
            <w:r>
              <w:rPr>
                <w:noProof/>
              </w:rPr>
              <mc:AlternateContent>
                <mc:Choice Requires="wpg">
                  <w:drawing>
                    <wp:anchor distT="0" distB="0" distL="114300" distR="114300" simplePos="0" relativeHeight="251787264" behindDoc="0" locked="0" layoutInCell="1" allowOverlap="1" wp14:anchorId="45CF5BB7" wp14:editId="0F3BB86F">
                      <wp:simplePos x="0" y="0"/>
                      <wp:positionH relativeFrom="column">
                        <wp:posOffset>1905</wp:posOffset>
                      </wp:positionH>
                      <wp:positionV relativeFrom="paragraph">
                        <wp:posOffset>81915</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8EB7933" w14:textId="77777777" w:rsidR="00200520" w:rsidRPr="007B6193" w:rsidRDefault="00200520" w:rsidP="00310E04">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6C955B63" w14:textId="77777777" w:rsidR="00200520" w:rsidRPr="009834D5" w:rsidRDefault="00200520" w:rsidP="00310E04">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CF5BB7" id="Agrupar 53" o:spid="_x0000_s1056" style="position:absolute;left:0;text-align:left;margin-left:.15pt;margin-top:6.45pt;width:63.3pt;height:110.65pt;z-index:251787264;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">
                      <v:group id="Agrupar 50" o:spid="_x0000_s1057"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58"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31" o:title="Interface gráfica do usuário, Aplicativo, Ícone&#10;&#10;Descrição gerada automaticamente" cropleft="9296f" cropright="8367f"/>
                        </v:shape>
                        <v:oval id="Elipse 15" o:spid="_x0000_s1059"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28EB7933" w14:textId="77777777" w:rsidR="00200520" w:rsidRPr="007B6193" w:rsidRDefault="00200520" w:rsidP="00310E04">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60"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6C955B63" w14:textId="77777777" w:rsidR="00200520" w:rsidRPr="009834D5" w:rsidRDefault="00200520" w:rsidP="00310E04">
                              <w:pPr>
                                <w:jc w:val="center"/>
                                <w:rPr>
                                  <w:sz w:val="20"/>
                                  <w:szCs w:val="20"/>
                                </w:rPr>
                              </w:pPr>
                              <w:r>
                                <w:rPr>
                                  <w:sz w:val="20"/>
                                  <w:szCs w:val="20"/>
                                </w:rPr>
                                <w:t>Editor</w:t>
                              </w:r>
                            </w:p>
                          </w:txbxContent>
                        </v:textbox>
                      </v:shape>
                    </v:group>
                  </w:pict>
                </mc:Fallback>
              </mc:AlternateContent>
            </w:r>
          </w:p>
        </w:tc>
      </w:tr>
    </w:tbl>
    <w:p w14:paraId="16556B4C" w14:textId="5AA34AAA" w:rsidR="00310E04" w:rsidRDefault="00310E04" w:rsidP="00310E04">
      <w:pPr>
        <w:pStyle w:val="RtulodeFigura"/>
      </w:pPr>
      <w:bookmarkStart w:id="64" w:name="_Ref58369232"/>
      <w:bookmarkEnd w:id="63"/>
      <w:r>
        <w:t xml:space="preserve">Figura </w:t>
      </w:r>
      <w:r>
        <w:fldChar w:fldCharType="begin"/>
      </w:r>
      <w:r>
        <w:instrText xml:space="preserve"> SEQ Figura \* ARABIC </w:instrText>
      </w:r>
      <w:r>
        <w:fldChar w:fldCharType="separate"/>
      </w:r>
      <w:r w:rsidR="002365E1">
        <w:rPr>
          <w:noProof/>
        </w:rPr>
        <w:t>10</w:t>
      </w:r>
      <w:r>
        <w:fldChar w:fldCharType="end"/>
      </w:r>
      <w:bookmarkEnd w:id="64"/>
      <w:r>
        <w:t xml:space="preserve">. </w:t>
      </w:r>
      <w:r w:rsidR="000C0A92">
        <w:t>Conversão realizada ao receber um comando recebido</w:t>
      </w:r>
    </w:p>
    <w:p w14:paraId="603A0373" w14:textId="77777777" w:rsidR="00310E04" w:rsidRDefault="00310E04" w:rsidP="00DA6805">
      <w:pPr>
        <w:spacing w:before="240" w:after="240" w:line="360" w:lineRule="auto"/>
        <w:ind w:firstLine="709"/>
        <w:jc w:val="both"/>
      </w:pPr>
    </w:p>
    <w:p w14:paraId="3D927848" w14:textId="5E109DDA" w:rsidR="00D02EE5" w:rsidRPr="00C92F20" w:rsidRDefault="00310E04" w:rsidP="00DA6805">
      <w:pPr>
        <w:spacing w:before="240" w:after="240" w:line="360" w:lineRule="auto"/>
        <w:ind w:firstLine="709"/>
        <w:jc w:val="both"/>
      </w:pPr>
      <w:r>
        <w:t>O protocolo MQTT não impõe um formato para o conteúdo (</w:t>
      </w:r>
      <w:r>
        <w:rPr>
          <w:i/>
          <w:iCs/>
        </w:rPr>
        <w:t>payload</w:t>
      </w:r>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 Para este trabalho, optou-se por usar o formato JSON, pois é amplamente usado na Web, é um formato leve, independe de linguagem de programação e </w:t>
      </w:r>
      <w:r>
        <w:lastRenderedPageBreak/>
        <w:t xml:space="preserve">permite estruturar as informações de forma legível para seres humanos </w:t>
      </w:r>
      <w:r>
        <w:fldChar w:fldCharType="begin"/>
      </w:r>
      <w:r>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fldChar w:fldCharType="separate"/>
      </w:r>
      <w:r w:rsidRPr="00DA6F41">
        <w:t>(WEHNER; PIBERGER; GOHRINGER, 2014)</w:t>
      </w:r>
      <w:r>
        <w:fldChar w:fldCharType="end"/>
      </w:r>
      <w:r>
        <w:t>.</w:t>
      </w:r>
    </w:p>
    <w:tbl>
      <w:tblPr>
        <w:tblStyle w:val="Tabelacomgrade"/>
        <w:tblW w:w="0" w:type="auto"/>
        <w:jc w:val="center"/>
        <w:tblLook w:val="04A0" w:firstRow="1" w:lastRow="0" w:firstColumn="1" w:lastColumn="0" w:noHBand="0" w:noVBand="1"/>
      </w:tblPr>
      <w:tblGrid>
        <w:gridCol w:w="6379"/>
      </w:tblGrid>
      <w:tr w:rsidR="004C0C80" w14:paraId="5FA288B4" w14:textId="77777777" w:rsidTr="00CF1EAD">
        <w:trPr>
          <w:trHeight w:val="5523"/>
          <w:jc w:val="center"/>
        </w:trPr>
        <w:tc>
          <w:tcPr>
            <w:tcW w:w="6379" w:type="dxa"/>
          </w:tcPr>
          <w:p w14:paraId="4E02E1F0" w14:textId="06B495BA" w:rsidR="004C0C80" w:rsidRDefault="00761D80" w:rsidP="00CF1EAD">
            <w:pPr>
              <w:spacing w:before="240" w:after="240" w:line="360" w:lineRule="auto"/>
              <w:jc w:val="both"/>
            </w:pPr>
            <w:r>
              <w:rPr>
                <w:noProof/>
              </w:rPr>
              <mc:AlternateContent>
                <mc:Choice Requires="wps">
                  <w:drawing>
                    <wp:anchor distT="0" distB="0" distL="114300" distR="114300" simplePos="0" relativeHeight="251765760" behindDoc="0" locked="0" layoutInCell="1" allowOverlap="1" wp14:anchorId="4DD468CA" wp14:editId="4C61F4AF">
                      <wp:simplePos x="0" y="0"/>
                      <wp:positionH relativeFrom="column">
                        <wp:posOffset>925792</wp:posOffset>
                      </wp:positionH>
                      <wp:positionV relativeFrom="paragraph">
                        <wp:posOffset>782752</wp:posOffset>
                      </wp:positionV>
                      <wp:extent cx="656496" cy="238836"/>
                      <wp:effectExtent l="189548" t="0" r="162242" b="0"/>
                      <wp:wrapNone/>
                      <wp:docPr id="213" name="Conector de Seta Reta 213"/>
                      <wp:cNvGraphicFramePr/>
                      <a:graphic xmlns:a="http://schemas.openxmlformats.org/drawingml/2006/main">
                        <a:graphicData uri="http://schemas.microsoft.com/office/word/2010/wordprocessingShape">
                          <wps:wsp>
                            <wps:cNvCnPr/>
                            <wps:spPr>
                              <a:xfrm rot="3613021" flipH="1">
                                <a:off x="0" y="0"/>
                                <a:ext cx="656496"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CF6E6DC" id="Conector de Seta Reta 213" o:spid="_x0000_s1026" type="#_x0000_t32" style="position:absolute;margin-left:72.9pt;margin-top:61.65pt;width:51.7pt;height:18.8pt;rotation:-3946382fd;flip:x;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">
                      <v:stroke endarrow="block"/>
                    </v:shape>
                  </w:pict>
                </mc:Fallback>
              </mc:AlternateContent>
            </w:r>
            <w:r>
              <w:rPr>
                <w:noProof/>
              </w:rPr>
              <mc:AlternateContent>
                <mc:Choice Requires="wps">
                  <w:drawing>
                    <wp:anchor distT="0" distB="0" distL="114300" distR="114300" simplePos="0" relativeHeight="251766784" behindDoc="0" locked="0" layoutInCell="1" allowOverlap="1" wp14:anchorId="58E0AC2D" wp14:editId="64F4AC19">
                      <wp:simplePos x="0" y="0"/>
                      <wp:positionH relativeFrom="column">
                        <wp:posOffset>910875</wp:posOffset>
                      </wp:positionH>
                      <wp:positionV relativeFrom="paragraph">
                        <wp:posOffset>915977</wp:posOffset>
                      </wp:positionV>
                      <wp:extent cx="640984" cy="238779"/>
                      <wp:effectExtent l="162878" t="0" r="207962" b="0"/>
                      <wp:wrapNone/>
                      <wp:docPr id="214" name="Conector de Seta Reta 214"/>
                      <wp:cNvGraphicFramePr/>
                      <a:graphic xmlns:a="http://schemas.openxmlformats.org/drawingml/2006/main">
                        <a:graphicData uri="http://schemas.microsoft.com/office/word/2010/wordprocessingShape">
                          <wps:wsp>
                            <wps:cNvCnPr/>
                            <wps:spPr>
                              <a:xfrm rot="3613021" flipV="1">
                                <a:off x="0" y="0"/>
                                <a:ext cx="640984"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F1DCB4D" id="Conector de Seta Reta 214" o:spid="_x0000_s1026" type="#_x0000_t32" style="position:absolute;margin-left:71.7pt;margin-top:72.1pt;width:50.45pt;height:18.8pt;rotation:-3946382fd;flip:y;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">
                      <v:stroke endarrow="block"/>
                    </v:shape>
                  </w:pict>
                </mc:Fallback>
              </mc:AlternateContent>
            </w:r>
            <w:r>
              <w:rPr>
                <w:noProof/>
              </w:rPr>
              <mc:AlternateContent>
                <mc:Choice Requires="wps">
                  <w:drawing>
                    <wp:anchor distT="0" distB="0" distL="114300" distR="114300" simplePos="0" relativeHeight="251773952" behindDoc="0" locked="0" layoutInCell="1" allowOverlap="1" wp14:anchorId="6A9C5C30" wp14:editId="431D3A04">
                      <wp:simplePos x="0" y="0"/>
                      <wp:positionH relativeFrom="column">
                        <wp:posOffset>963348</wp:posOffset>
                      </wp:positionH>
                      <wp:positionV relativeFrom="paragraph">
                        <wp:posOffset>1490909</wp:posOffset>
                      </wp:positionV>
                      <wp:extent cx="662073" cy="325583"/>
                      <wp:effectExtent l="0" t="0" r="43180" b="0"/>
                      <wp:wrapNone/>
                      <wp:docPr id="222" name="Conector de Seta Reta 222"/>
                      <wp:cNvGraphicFramePr/>
                      <a:graphic xmlns:a="http://schemas.openxmlformats.org/drawingml/2006/main">
                        <a:graphicData uri="http://schemas.microsoft.com/office/word/2010/wordprocessingShape">
                          <wps:wsp>
                            <wps:cNvCnPr/>
                            <wps:spPr>
                              <a:xfrm rot="1574878" flipV="1">
                                <a:off x="0" y="0"/>
                                <a:ext cx="662073" cy="325583"/>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A678C0" id="Conector de Seta Reta 222" o:spid="_x0000_s1026" type="#_x0000_t32" style="position:absolute;margin-left:75.85pt;margin-top:117.4pt;width:52.15pt;height:25.65pt;rotation:-1720187fd;flip:y;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">
                      <v:stroke endarrow="block"/>
                    </v:shape>
                  </w:pict>
                </mc:Fallback>
              </mc:AlternateContent>
            </w:r>
            <w:r w:rsidR="0025658F">
              <w:rPr>
                <w:noProof/>
              </w:rPr>
              <mc:AlternateContent>
                <mc:Choice Requires="wpg">
                  <w:drawing>
                    <wp:anchor distT="0" distB="0" distL="114300" distR="114300" simplePos="0" relativeHeight="251777024" behindDoc="0" locked="0" layoutInCell="1" allowOverlap="1" wp14:anchorId="1C8D8070" wp14:editId="53477F1C">
                      <wp:simplePos x="0" y="0"/>
                      <wp:positionH relativeFrom="column">
                        <wp:posOffset>1105317</wp:posOffset>
                      </wp:positionH>
                      <wp:positionV relativeFrom="paragraph">
                        <wp:posOffset>2417760</wp:posOffset>
                      </wp:positionV>
                      <wp:extent cx="569225" cy="324646"/>
                      <wp:effectExtent l="0" t="57150" r="0" b="56515"/>
                      <wp:wrapNone/>
                      <wp:docPr id="224" name="Agrupar 224"/>
                      <wp:cNvGraphicFramePr/>
                      <a:graphic xmlns:a="http://schemas.openxmlformats.org/drawingml/2006/main">
                        <a:graphicData uri="http://schemas.microsoft.com/office/word/2010/wordprocessingGroup">
                          <wpg:wgp>
                            <wpg:cNvGrpSpPr/>
                            <wpg:grpSpPr>
                              <a:xfrm rot="20808743">
                                <a:off x="0" y="0"/>
                                <a:ext cx="569225" cy="324646"/>
                                <a:chOff x="0" y="0"/>
                                <a:chExt cx="569225" cy="324646"/>
                              </a:xfrm>
                            </wpg:grpSpPr>
                            <wps:wsp>
                              <wps:cNvPr id="225" name="Conector de Seta Reta 225"/>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26" name="Conector de Seta Reta 226"/>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73068471" id="Agrupar 224" o:spid="_x0000_s1026" style="position:absolute;margin-left:87.05pt;margin-top:190.35pt;width:44.8pt;height:25.55pt;rotation:-864264fd;z-index:251777024"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">
                      <v:shape id="Conector de Seta Reta 225"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">
                        <v:stroke endarrow="block"/>
                      </v:shape>
                      <v:shape id="Conector de Seta Reta 226"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">
                        <v:stroke endarrow="block"/>
                      </v:shape>
                    </v:group>
                  </w:pict>
                </mc:Fallback>
              </mc:AlternateContent>
            </w:r>
            <w:r w:rsidR="0025658F">
              <w:rPr>
                <w:noProof/>
              </w:rPr>
              <w:drawing>
                <wp:anchor distT="0" distB="0" distL="114300" distR="114300" simplePos="0" relativeHeight="251757568" behindDoc="0" locked="0" layoutInCell="1" allowOverlap="1" wp14:anchorId="666D61B5" wp14:editId="78E43A9F">
                  <wp:simplePos x="0" y="0"/>
                  <wp:positionH relativeFrom="column">
                    <wp:posOffset>418844</wp:posOffset>
                  </wp:positionH>
                  <wp:positionV relativeFrom="paragraph">
                    <wp:posOffset>2500782</wp:posOffset>
                  </wp:positionV>
                  <wp:extent cx="921224" cy="921224"/>
                  <wp:effectExtent l="0" t="0" r="0" b="0"/>
                  <wp:wrapNone/>
                  <wp:docPr id="208" name="Image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21224" cy="921224"/>
                          </a:xfrm>
                          <a:prstGeom prst="rect">
                            <a:avLst/>
                          </a:prstGeom>
                        </pic:spPr>
                      </pic:pic>
                    </a:graphicData>
                  </a:graphic>
                  <wp14:sizeRelV relativeFrom="margin">
                    <wp14:pctHeight>0</wp14:pctHeight>
                  </wp14:sizeRelV>
                </wp:anchor>
              </w:drawing>
            </w:r>
            <w:r w:rsidR="0025658F">
              <w:rPr>
                <w:noProof/>
              </w:rPr>
              <w:drawing>
                <wp:anchor distT="0" distB="0" distL="114300" distR="114300" simplePos="0" relativeHeight="251751424" behindDoc="0" locked="0" layoutInCell="1" allowOverlap="1" wp14:anchorId="4C3C9810" wp14:editId="66A9E3B7">
                  <wp:simplePos x="0" y="0"/>
                  <wp:positionH relativeFrom="column">
                    <wp:posOffset>7298</wp:posOffset>
                  </wp:positionH>
                  <wp:positionV relativeFrom="paragraph">
                    <wp:posOffset>1268000</wp:posOffset>
                  </wp:positionV>
                  <wp:extent cx="921224" cy="942026"/>
                  <wp:effectExtent l="0" t="0" r="0" b="0"/>
                  <wp:wrapNone/>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921224" cy="942026"/>
                          </a:xfrm>
                          <a:prstGeom prst="rect">
                            <a:avLst/>
                          </a:prstGeom>
                        </pic:spPr>
                      </pic:pic>
                    </a:graphicData>
                  </a:graphic>
                </wp:anchor>
              </w:drawing>
            </w:r>
            <w:r w:rsidR="0025658F">
              <w:rPr>
                <w:noProof/>
              </w:rPr>
              <mc:AlternateContent>
                <mc:Choice Requires="wpg">
                  <w:drawing>
                    <wp:anchor distT="0" distB="0" distL="114300" distR="114300" simplePos="0" relativeHeight="251768832" behindDoc="0" locked="0" layoutInCell="1" allowOverlap="1" wp14:anchorId="0B62ECAA" wp14:editId="738AE90B">
                      <wp:simplePos x="0" y="0"/>
                      <wp:positionH relativeFrom="column">
                        <wp:posOffset>2586193</wp:posOffset>
                      </wp:positionH>
                      <wp:positionV relativeFrom="paragraph">
                        <wp:posOffset>1573093</wp:posOffset>
                      </wp:positionV>
                      <wp:extent cx="569225" cy="324646"/>
                      <wp:effectExtent l="57150" t="0" r="59690" b="0"/>
                      <wp:wrapNone/>
                      <wp:docPr id="215" name="Agrupar 215"/>
                      <wp:cNvGraphicFramePr/>
                      <a:graphic xmlns:a="http://schemas.openxmlformats.org/drawingml/2006/main">
                        <a:graphicData uri="http://schemas.microsoft.com/office/word/2010/wordprocessingGroup">
                          <wpg:wgp>
                            <wpg:cNvGrpSpPr/>
                            <wpg:grpSpPr>
                              <a:xfrm rot="1526200">
                                <a:off x="0" y="0"/>
                                <a:ext cx="569225" cy="324646"/>
                                <a:chOff x="0" y="0"/>
                                <a:chExt cx="569225" cy="324646"/>
                              </a:xfrm>
                            </wpg:grpSpPr>
                            <wps:wsp>
                              <wps:cNvPr id="216" name="Conector de Seta Reta 216"/>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17" name="Conector de Seta Reta 217"/>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63F3BFEE" id="Agrupar 215" o:spid="_x0000_s1026" style="position:absolute;margin-left:203.65pt;margin-top:123.85pt;width:44.8pt;height:25.55pt;rotation:1667017fd;z-index:251768832"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">
                      <v:shape id="Conector de Seta Reta 216"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">
                        <v:stroke endarrow="block"/>
                      </v:shape>
                      <v:shape id="Conector de Seta Reta 217"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">
                        <v:stroke endarrow="block"/>
                      </v:shape>
                    </v:group>
                  </w:pict>
                </mc:Fallback>
              </mc:AlternateContent>
            </w:r>
            <w:r w:rsidR="0025658F">
              <w:rPr>
                <w:noProof/>
              </w:rPr>
              <w:drawing>
                <wp:anchor distT="0" distB="0" distL="114300" distR="114300" simplePos="0" relativeHeight="251755520" behindDoc="0" locked="0" layoutInCell="1" allowOverlap="1" wp14:anchorId="49B86345" wp14:editId="5A0CEDF5">
                  <wp:simplePos x="0" y="0"/>
                  <wp:positionH relativeFrom="column">
                    <wp:posOffset>3230340</wp:posOffset>
                  </wp:positionH>
                  <wp:positionV relativeFrom="paragraph">
                    <wp:posOffset>1308943</wp:posOffset>
                  </wp:positionV>
                  <wp:extent cx="606793" cy="832513"/>
                  <wp:effectExtent l="0" t="0" r="0" b="5715"/>
                  <wp:wrapNone/>
                  <wp:docPr id="207" name="Imagem 207" descr="Interface gráfica do usuário, Aplicativo, 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 199"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0"/>
                            <a:ext cx="606793" cy="832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658F">
              <w:rPr>
                <w:noProof/>
              </w:rPr>
              <w:drawing>
                <wp:anchor distT="0" distB="0" distL="114300" distR="114300" simplePos="0" relativeHeight="251747328" behindDoc="0" locked="0" layoutInCell="1" allowOverlap="1" wp14:anchorId="0CB7DEC1" wp14:editId="3D11B53C">
                  <wp:simplePos x="0" y="0"/>
                  <wp:positionH relativeFrom="column">
                    <wp:posOffset>182008</wp:posOffset>
                  </wp:positionH>
                  <wp:positionV relativeFrom="paragraph">
                    <wp:posOffset>189248</wp:posOffset>
                  </wp:positionV>
                  <wp:extent cx="606793" cy="832513"/>
                  <wp:effectExtent l="0" t="0" r="0" b="5715"/>
                  <wp:wrapNone/>
                  <wp:docPr id="199" name="Imagem 199" descr="Interface gráfica do usuário, Aplicativo, 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 199"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0"/>
                            <a:ext cx="606793" cy="832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658F">
              <w:rPr>
                <w:noProof/>
              </w:rPr>
              <mc:AlternateContent>
                <mc:Choice Requires="wpg">
                  <w:drawing>
                    <wp:anchor distT="0" distB="0" distL="114300" distR="114300" simplePos="0" relativeHeight="251762688" behindDoc="0" locked="0" layoutInCell="1" allowOverlap="1" wp14:anchorId="3DC9609D" wp14:editId="6B62817B">
                      <wp:simplePos x="0" y="0"/>
                      <wp:positionH relativeFrom="column">
                        <wp:posOffset>2390595</wp:posOffset>
                      </wp:positionH>
                      <wp:positionV relativeFrom="paragraph">
                        <wp:posOffset>837849</wp:posOffset>
                      </wp:positionV>
                      <wp:extent cx="569225" cy="324646"/>
                      <wp:effectExtent l="38100" t="0" r="2540" b="37465"/>
                      <wp:wrapNone/>
                      <wp:docPr id="211" name="Agrupar 211"/>
                      <wp:cNvGraphicFramePr/>
                      <a:graphic xmlns:a="http://schemas.openxmlformats.org/drawingml/2006/main">
                        <a:graphicData uri="http://schemas.microsoft.com/office/word/2010/wordprocessingGroup">
                          <wpg:wgp>
                            <wpg:cNvGrpSpPr/>
                            <wpg:grpSpPr>
                              <a:xfrm>
                                <a:off x="0" y="0"/>
                                <a:ext cx="569225" cy="324646"/>
                                <a:chOff x="0" y="0"/>
                                <a:chExt cx="569225" cy="324646"/>
                              </a:xfrm>
                            </wpg:grpSpPr>
                            <wps:wsp>
                              <wps:cNvPr id="209" name="Conector de Seta Reta 209"/>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10" name="Conector de Seta Reta 210"/>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10260512" id="Agrupar 211" o:spid="_x0000_s1026" style="position:absolute;margin-left:188.25pt;margin-top:65.95pt;width:44.8pt;height:25.55pt;z-index:251762688"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">
                      <v:shape id="Conector de Seta Reta 209"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">
                        <v:stroke endarrow="block"/>
                      </v:shape>
                      <v:shape id="Conector de Seta Reta 210"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">
                        <v:stroke endarrow="block"/>
                      </v:shape>
                    </v:group>
                  </w:pict>
                </mc:Fallback>
              </mc:AlternateContent>
            </w:r>
            <w:r w:rsidR="006E1BB5">
              <w:rPr>
                <w:noProof/>
              </w:rPr>
              <w:drawing>
                <wp:anchor distT="0" distB="0" distL="114300" distR="114300" simplePos="0" relativeHeight="251753472" behindDoc="0" locked="0" layoutInCell="1" allowOverlap="1" wp14:anchorId="4B2E72A0" wp14:editId="3D0E3ED9">
                  <wp:simplePos x="0" y="0"/>
                  <wp:positionH relativeFrom="column">
                    <wp:posOffset>2767558</wp:posOffset>
                  </wp:positionH>
                  <wp:positionV relativeFrom="paragraph">
                    <wp:posOffset>-6103</wp:posOffset>
                  </wp:positionV>
                  <wp:extent cx="921224" cy="921224"/>
                  <wp:effectExtent l="0" t="0" r="0" b="0"/>
                  <wp:wrapNone/>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21224" cy="921224"/>
                          </a:xfrm>
                          <a:prstGeom prst="rect">
                            <a:avLst/>
                          </a:prstGeom>
                        </pic:spPr>
                      </pic:pic>
                    </a:graphicData>
                  </a:graphic>
                  <wp14:sizeRelV relativeFrom="margin">
                    <wp14:pctHeight>0</wp14:pctHeight>
                  </wp14:sizeRelV>
                </wp:anchor>
              </w:drawing>
            </w:r>
            <w:r w:rsidR="006E1BB5">
              <w:rPr>
                <w:noProof/>
              </w:rPr>
              <mc:AlternateContent>
                <mc:Choice Requires="wpg">
                  <w:drawing>
                    <wp:anchor distT="0" distB="0" distL="114300" distR="114300" simplePos="0" relativeHeight="251743232" behindDoc="0" locked="0" layoutInCell="1" allowOverlap="1" wp14:anchorId="7C2C9A30" wp14:editId="668DEBB6">
                      <wp:simplePos x="0" y="0"/>
                      <wp:positionH relativeFrom="column">
                        <wp:posOffset>1676552</wp:posOffset>
                      </wp:positionH>
                      <wp:positionV relativeFrom="paragraph">
                        <wp:posOffset>1079604</wp:posOffset>
                      </wp:positionV>
                      <wp:extent cx="690880" cy="1218072"/>
                      <wp:effectExtent l="0" t="0" r="0" b="1270"/>
                      <wp:wrapNone/>
                      <wp:docPr id="203" name="Agrupar 203"/>
                      <wp:cNvGraphicFramePr/>
                      <a:graphic xmlns:a="http://schemas.openxmlformats.org/drawingml/2006/main">
                        <a:graphicData uri="http://schemas.microsoft.com/office/word/2010/wordprocessingGroup">
                          <wpg:wgp>
                            <wpg:cNvGrpSpPr/>
                            <wpg:grpSpPr>
                              <a:xfrm>
                                <a:off x="0" y="0"/>
                                <a:ext cx="690880" cy="1218072"/>
                                <a:chOff x="0" y="0"/>
                                <a:chExt cx="690880" cy="1218072"/>
                              </a:xfrm>
                            </wpg:grpSpPr>
                            <pic:pic xmlns:pic="http://schemas.openxmlformats.org/drawingml/2006/picture">
                              <pic:nvPicPr>
                                <pic:cNvPr id="193" name="Imagem 193"/>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0"/>
                                  <a:ext cx="690880" cy="1003935"/>
                                </a:xfrm>
                                <a:prstGeom prst="rect">
                                  <a:avLst/>
                                </a:prstGeom>
                                <a:ln>
                                  <a:noFill/>
                                </a:ln>
                                <a:extLst>
                                  <a:ext uri="{53640926-AAD7-44D8-BBD7-CCE9431645EC}">
                                    <a14:shadowObscured xmlns:a14="http://schemas.microsoft.com/office/drawing/2010/main"/>
                                  </a:ext>
                                </a:extLst>
                              </pic:spPr>
                            </pic:pic>
                            <wps:wsp>
                              <wps:cNvPr id="195" name="Caixa de Texto 195"/>
                              <wps:cNvSpPr txBox="1"/>
                              <wps:spPr>
                                <a:xfrm>
                                  <a:off x="34119" y="962167"/>
                                  <a:ext cx="641350" cy="255905"/>
                                </a:xfrm>
                                <a:prstGeom prst="rect">
                                  <a:avLst/>
                                </a:prstGeom>
                                <a:noFill/>
                                <a:ln w="6350">
                                  <a:noFill/>
                                  <a:prstDash val="dash"/>
                                </a:ln>
                              </wps:spPr>
                              <wps:txbx>
                                <w:txbxContent>
                                  <w:p w14:paraId="22B784E1" w14:textId="77777777" w:rsidR="00200520" w:rsidRPr="009834D5" w:rsidRDefault="00200520" w:rsidP="004C0C80">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C2C9A30" id="Agrupar 203" o:spid="_x0000_s1061" style="position:absolute;left:0;text-align:left;margin-left:132pt;margin-top:85pt;width:54.4pt;height:95.9pt;z-index:251743232" coordsize="6908,121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">
                      <v:shape id="Imagem 193" o:spid="_x0000_s1062" type="#_x0000_t75" style="position:absolute;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">
                        <v:imagedata r:id="rId29" o:title="" croptop="4345f" cropbottom="3911f"/>
                      </v:shape>
                      <v:shape id="Caixa de Texto 195" o:spid="_x0000_s1063" type="#_x0000_t202" style="position:absolute;left:341;top:9621;width:6413;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" filled="f" stroked="f" strokeweight=".5pt">
                        <v:stroke dashstyle="dash"/>
                        <v:textbox>
                          <w:txbxContent>
                            <w:p w14:paraId="22B784E1" w14:textId="77777777" w:rsidR="00200520" w:rsidRPr="009834D5" w:rsidRDefault="00200520" w:rsidP="004C0C80">
                              <w:pPr>
                                <w:jc w:val="center"/>
                                <w:rPr>
                                  <w:sz w:val="20"/>
                                  <w:szCs w:val="20"/>
                                </w:rPr>
                              </w:pPr>
                              <w:r>
                                <w:rPr>
                                  <w:sz w:val="20"/>
                                  <w:szCs w:val="20"/>
                                </w:rPr>
                                <w:t>Broker</w:t>
                              </w:r>
                            </w:p>
                          </w:txbxContent>
                        </v:textbox>
                      </v:shape>
                    </v:group>
                  </w:pict>
                </mc:Fallback>
              </mc:AlternateContent>
            </w:r>
          </w:p>
        </w:tc>
      </w:tr>
    </w:tbl>
    <w:p w14:paraId="5C05FD8B" w14:textId="7330D890" w:rsidR="004C0C80" w:rsidRDefault="0025658F" w:rsidP="0025658F">
      <w:pPr>
        <w:pStyle w:val="RtulodeFigura"/>
      </w:pPr>
      <w:bookmarkStart w:id="65" w:name="_Ref58384871"/>
      <w:r>
        <w:t xml:space="preserve">Figura </w:t>
      </w:r>
      <w:r>
        <w:fldChar w:fldCharType="begin"/>
      </w:r>
      <w:r>
        <w:instrText xml:space="preserve"> SEQ Figura \* ARABIC </w:instrText>
      </w:r>
      <w:r>
        <w:fldChar w:fldCharType="separate"/>
      </w:r>
      <w:r w:rsidR="002365E1">
        <w:rPr>
          <w:noProof/>
        </w:rPr>
        <w:t>11</w:t>
      </w:r>
      <w:r>
        <w:fldChar w:fldCharType="end"/>
      </w:r>
      <w:bookmarkEnd w:id="65"/>
      <w:r>
        <w:t>. Arquitetura do Smart RoPE usando MQTT</w:t>
      </w:r>
    </w:p>
    <w:p w14:paraId="65EE8314" w14:textId="77777777" w:rsidR="00291AF9" w:rsidRDefault="00291AF9" w:rsidP="00C92F20">
      <w:pPr>
        <w:pStyle w:val="RtulodeFigura"/>
        <w:jc w:val="left"/>
      </w:pPr>
    </w:p>
    <w:p w14:paraId="460A2244" w14:textId="5EEE5CEC" w:rsidR="00291AF9" w:rsidRDefault="00291AF9" w:rsidP="00291AF9">
      <w:pPr>
        <w:pStyle w:val="Ttulo3"/>
        <w:numPr>
          <w:ilvl w:val="2"/>
          <w:numId w:val="2"/>
        </w:numPr>
      </w:pPr>
      <w:r>
        <w:t>Recebimento de comandos</w:t>
      </w:r>
    </w:p>
    <w:p w14:paraId="02FD839B" w14:textId="60C2A3CA" w:rsidR="00ED4A43" w:rsidRDefault="00291AF9" w:rsidP="00DA6805">
      <w:pPr>
        <w:spacing w:before="240" w:after="240" w:line="360" w:lineRule="auto"/>
        <w:ind w:firstLine="709"/>
        <w:jc w:val="both"/>
      </w:pPr>
      <w:r>
        <w:t xml:space="preserve">Para cumprir com o segundo objetivo, que é </w:t>
      </w:r>
    </w:p>
    <w:p w14:paraId="4F21BA90" w14:textId="0545C9FA" w:rsidR="00AA09FE" w:rsidRDefault="0010074E" w:rsidP="00DA6805">
      <w:pPr>
        <w:spacing w:before="240" w:after="240" w:line="360" w:lineRule="auto"/>
        <w:ind w:firstLine="709"/>
        <w:jc w:val="both"/>
      </w:pPr>
      <w:r>
        <w:t>Conforme já foi mencionado no capítulo “</w:t>
      </w:r>
      <w:r>
        <w:fldChar w:fldCharType="begin"/>
      </w:r>
      <w:r>
        <w:instrText xml:space="preserve"> REF _Ref58345763 \r \h </w:instrText>
      </w:r>
      <w:r>
        <w:fldChar w:fldCharType="separate"/>
      </w:r>
      <w:r w:rsidR="002365E1">
        <w:t>1.4</w:t>
      </w:r>
      <w:r>
        <w:fldChar w:fldCharType="end"/>
      </w:r>
      <w:r>
        <w:t xml:space="preserve"> </w:t>
      </w:r>
      <w:r>
        <w:fldChar w:fldCharType="begin"/>
      </w:r>
      <w:r>
        <w:instrText xml:space="preserve"> REF _Ref58345763 \h </w:instrText>
      </w:r>
      <w:r>
        <w:fldChar w:fldCharType="separate"/>
      </w:r>
      <w:r w:rsidR="002365E1">
        <w:t>MÓDULO WIFI ESP-01</w:t>
      </w:r>
      <w:r>
        <w:fldChar w:fldCharType="end"/>
      </w:r>
      <w:r>
        <w:t xml:space="preserve">”, neste trabalho o </w:t>
      </w:r>
      <w:r w:rsidR="00AA09FE">
        <w:t xml:space="preserve">módulo ESP-01 será acoplado à placa já existente do RoPE comunicando-se com ela através da interface serial. </w:t>
      </w:r>
    </w:p>
    <w:p w14:paraId="6CF3FA24" w14:textId="2FA45A1C" w:rsidR="00C7274C" w:rsidRDefault="00AA09FE" w:rsidP="00DA6805">
      <w:pPr>
        <w:spacing w:before="240" w:after="240" w:line="360" w:lineRule="auto"/>
        <w:ind w:firstLine="709"/>
        <w:jc w:val="both"/>
      </w:pPr>
      <w:r>
        <w:t xml:space="preserve"> </w:t>
      </w:r>
      <w:r w:rsidR="00C7274C">
        <w:t>Nulla facilisi. Etiam commodo rutrum turpis ut varius. Ut quis accumsan tortor, ac imperdiet risus. Nam vel pulvinar enim. Phasellus nec hendrerit nisl, vitae facilisis urna. Aliquam neque libero, dictum sodales ultricies nec, congue vel nulla. Cras justo dui, lacinia vitae purus eget, sagittis tempus purus. Nam ornare non nulla eu suscipit.</w:t>
      </w:r>
    </w:p>
    <w:p w14:paraId="4D9A8080" w14:textId="77777777" w:rsidR="00C7274C" w:rsidRDefault="00C7274C" w:rsidP="00DA6805">
      <w:pPr>
        <w:spacing w:before="240" w:after="240" w:line="360" w:lineRule="auto"/>
        <w:ind w:firstLine="709"/>
        <w:jc w:val="both"/>
      </w:pPr>
      <w:r>
        <w:t xml:space="preserve">Lorem ipsum dolor sit amet, consectetur adipiscing elit. Vestibulum enim nisi, volutpat vitae placerat eget, efficitur ut ex. Curabitur sit amet eros leo. Pellentesque commodo porta erat, vel laoreet </w:t>
      </w:r>
      <w:r>
        <w:lastRenderedPageBreak/>
        <w:t>lacus pellentesque vitae. Vivamus placerat nibh vitae metus mollis ornare eu at mauris. Morbi nec auctor tortor. Aliquam eget neque molestie, laoreet nulla a, gravida arcu. Aliquam erat volutpat. Praesent nisl velit, egestas in elementum vel, posuere non leo. Aenean et accumsan elit. Duis varius auctor augue, in tincidunt est iaculis non. Orci varius natoque penatibus et magnis dis parturient montes, nascetur ridiculus mus. Praesent et nulla mauris. Morbi scelerisque orci ac erat faucibus ultrices.</w:t>
      </w:r>
    </w:p>
    <w:p w14:paraId="73590FA5" w14:textId="332A6D84" w:rsidR="004519DC" w:rsidRDefault="004519DC" w:rsidP="004519DC">
      <w:pPr>
        <w:pStyle w:val="RtulodeFigura"/>
      </w:pPr>
    </w:p>
    <w:p w14:paraId="7F6D6C1A" w14:textId="4EEA1DED" w:rsidR="004519DC" w:rsidRDefault="004519DC" w:rsidP="004519DC">
      <w:pPr>
        <w:pStyle w:val="RtulodeFigura"/>
      </w:pPr>
    </w:p>
    <w:p w14:paraId="153682E4" w14:textId="4D9B70A4" w:rsidR="001B155E" w:rsidRDefault="00C7274C" w:rsidP="001B155E">
      <w:pPr>
        <w:spacing w:before="240" w:after="240" w:line="360" w:lineRule="auto"/>
        <w:ind w:firstLine="709"/>
        <w:jc w:val="both"/>
      </w:pPr>
      <w:r>
        <w:t>Nullam mollis, tortor sit amet elementum vehicula, tellus neque hendrerit erat, in luctus risus lacus vitae justo. Suspendisse vestibulum at quam sed finibus. Donec vitae auctor eros. Quisque et mauris non quam tempus porta. Curabitur molestie justo vitae porttitor aliquam. Vestibulum ac ipsum eu libero mollis vulputate eu at ex. Suspendisse fringilla risus enim, nec molestie ligula eleifend sit amet. Donec bibendum nisi non orci auctor, id malesuada lorem fringilla. Proin vel feugiat nulla. Nunc mattis libero ut felis porta tincidunt. Integer quis felis id felis scelerisque scelerisque a at velit. In hac habitasse platea dictumst. Vestibulum ultricies turpis vitae nibh accumsan suscipit. Mauris gravida placerat varius.</w:t>
      </w:r>
    </w:p>
    <w:p w14:paraId="7C271902" w14:textId="24D95013" w:rsidR="00C7274C" w:rsidRDefault="00C7274C" w:rsidP="00C7274C">
      <w:pPr>
        <w:pStyle w:val="Ttulo3"/>
        <w:numPr>
          <w:ilvl w:val="2"/>
          <w:numId w:val="2"/>
        </w:numPr>
      </w:pPr>
      <w:r>
        <w:t>Comunicação externa</w:t>
      </w:r>
    </w:p>
    <w:p w14:paraId="43CF36C2" w14:textId="6D15BF20" w:rsidR="00D212DF" w:rsidRDefault="00DA6F41" w:rsidP="006D7E80">
      <w:pPr>
        <w:spacing w:before="240" w:after="240" w:line="360" w:lineRule="auto"/>
        <w:ind w:firstLine="709"/>
        <w:jc w:val="both"/>
      </w:pPr>
      <w:r>
        <w:t>A primeira etapa para a execução do projeto é definir os requisitos funcionais que devem ser atendidos</w:t>
      </w:r>
    </w:p>
    <w:p w14:paraId="1A77DD14" w14:textId="77777777" w:rsidR="00DA6F41" w:rsidRDefault="00DA6F41" w:rsidP="00DA6F41">
      <w:pPr>
        <w:spacing w:before="240" w:after="240" w:line="360" w:lineRule="auto"/>
        <w:ind w:firstLine="709"/>
        <w:jc w:val="both"/>
      </w:pPr>
      <w:r>
        <w:t>A comunicação do RoPE com os dispositivos externos através do protocolo MQTT foi separada em duas categorias</w:t>
      </w:r>
    </w:p>
    <w:p w14:paraId="52EAF2F7" w14:textId="77777777" w:rsidR="00DA6F41" w:rsidRDefault="00DA6F41" w:rsidP="006D7E80">
      <w:pPr>
        <w:spacing w:before="240" w:after="240" w:line="360" w:lineRule="auto"/>
        <w:ind w:firstLine="709"/>
        <w:jc w:val="both"/>
      </w:pPr>
    </w:p>
    <w:p w14:paraId="6D64EF57" w14:textId="77777777" w:rsidR="00872590" w:rsidRDefault="00872590" w:rsidP="001B155E">
      <w:pPr>
        <w:spacing w:before="240" w:after="240" w:line="360" w:lineRule="auto"/>
        <w:ind w:firstLine="709"/>
        <w:jc w:val="both"/>
      </w:pPr>
    </w:p>
    <w:p w14:paraId="536C79C7" w14:textId="2F2608CB" w:rsidR="00872590" w:rsidRDefault="00872590" w:rsidP="001B155E">
      <w:pPr>
        <w:spacing w:before="240" w:after="240" w:line="360" w:lineRule="auto"/>
        <w:ind w:firstLine="709"/>
        <w:jc w:val="both"/>
      </w:pPr>
    </w:p>
    <w:p w14:paraId="76BCC4E9" w14:textId="046BF0F8" w:rsidR="00872590" w:rsidRPr="00872590" w:rsidRDefault="00425BCF" w:rsidP="001B155E">
      <w:pPr>
        <w:spacing w:before="240" w:after="240" w:line="360" w:lineRule="auto"/>
        <w:ind w:firstLine="709"/>
        <w:jc w:val="both"/>
      </w:pPr>
      <w:r>
        <w:t xml:space="preserve">A </w:t>
      </w:r>
      <w:r>
        <w:fldChar w:fldCharType="begin"/>
      </w:r>
      <w:r>
        <w:instrText xml:space="preserve"> REF _Ref58369232 \h </w:instrText>
      </w:r>
      <w:r>
        <w:fldChar w:fldCharType="separate"/>
      </w:r>
      <w:r w:rsidR="002365E1">
        <w:t xml:space="preserve">Figura </w:t>
      </w:r>
      <w:r w:rsidR="002365E1">
        <w:rPr>
          <w:noProof/>
        </w:rPr>
        <w:t>10</w:t>
      </w:r>
      <w:r>
        <w:fldChar w:fldCharType="end"/>
      </w:r>
      <w:r>
        <w:t xml:space="preserve"> ilustra um exemplo de um aplicativo de celular que deseja controlar uma unidade específica do RoPE. </w:t>
      </w:r>
      <w:r w:rsidR="00872590">
        <w:t xml:space="preserve">Neste cenário, o ESP-01 atua como um </w:t>
      </w:r>
      <w:r w:rsidR="00872590" w:rsidRPr="00872590">
        <w:rPr>
          <w:i/>
          <w:iCs/>
        </w:rPr>
        <w:t>assinante</w:t>
      </w:r>
      <w:r w:rsidR="00872590">
        <w:t xml:space="preserve"> inscrito, </w:t>
      </w:r>
    </w:p>
    <w:p w14:paraId="5D82A7CE" w14:textId="012EAD58" w:rsidR="00872590" w:rsidRPr="00872590" w:rsidRDefault="00872590" w:rsidP="001B155E">
      <w:pPr>
        <w:spacing w:before="240" w:after="240" w:line="360" w:lineRule="auto"/>
        <w:ind w:firstLine="709"/>
        <w:jc w:val="both"/>
      </w:pPr>
      <w:r>
        <w:lastRenderedPageBreak/>
        <w:t xml:space="preserve">o aplicativo de celular atua como um </w:t>
      </w:r>
      <w:r>
        <w:rPr>
          <w:i/>
          <w:iCs/>
        </w:rPr>
        <w:t>editor</w:t>
      </w:r>
      <w:r>
        <w:t xml:space="preserve">, a fim de publicar mensagens de controle para o RoPE. Ao mesmo </w:t>
      </w:r>
    </w:p>
    <w:p w14:paraId="48F7080C" w14:textId="302383C3" w:rsidR="00425BCF" w:rsidRPr="00425BCF" w:rsidRDefault="00425BCF" w:rsidP="001B155E">
      <w:pPr>
        <w:spacing w:before="240" w:after="240" w:line="360" w:lineRule="auto"/>
        <w:ind w:firstLine="709"/>
        <w:jc w:val="both"/>
      </w:pPr>
      <w:r>
        <w:t xml:space="preserve">Pri para , é possível observar o funcionamento do mecanismo de controle remoto do RoPE. Neste exemplo, um </w:t>
      </w:r>
    </w:p>
    <w:p w14:paraId="6748306E" w14:textId="52B414CD" w:rsidR="001B155E" w:rsidRDefault="00C7274C" w:rsidP="001B155E">
      <w:pPr>
        <w:spacing w:before="240" w:after="240" w:line="360" w:lineRule="auto"/>
        <w:ind w:firstLine="709"/>
        <w:jc w:val="both"/>
      </w:pPr>
      <w:r>
        <w:t>Vivamus quis lorem ut magna suscipit venenatis. Suspendisse et turpis a ante faucibus ullamcorper convallis ac enim. Praesent congue hendrerit odio vel vestibulum. Cras eget varius dolor. Suspendisse congue turpis lectus, ut bibendum tortor cursus nec. Sed in aliquet nunc. Maecenas ullamcorper arcu vitae iaculis euismod. Donec placerat dapibus felis, et sagittis diam dignissim ac. Aliquam pulvinar placerat dui convallis aliquet.</w:t>
      </w:r>
    </w:p>
    <w:tbl>
      <w:tblPr>
        <w:tblStyle w:val="Tabelacomgrade"/>
        <w:tblW w:w="0" w:type="auto"/>
        <w:jc w:val="center"/>
        <w:tblLook w:val="04A0" w:firstRow="1" w:lastRow="0" w:firstColumn="1" w:lastColumn="0" w:noHBand="0" w:noVBand="1"/>
      </w:tblPr>
      <w:tblGrid>
        <w:gridCol w:w="5949"/>
      </w:tblGrid>
      <w:tr w:rsidR="00C80255" w14:paraId="4BE5880C" w14:textId="77777777" w:rsidTr="007D1A78">
        <w:trPr>
          <w:trHeight w:val="5770"/>
          <w:jc w:val="center"/>
        </w:trPr>
        <w:tc>
          <w:tcPr>
            <w:tcW w:w="5949" w:type="dxa"/>
          </w:tcPr>
          <w:p w14:paraId="4E6676B9" w14:textId="30F7E639" w:rsidR="00C80255" w:rsidRDefault="00E329A6" w:rsidP="001B155E">
            <w:pPr>
              <w:spacing w:before="240" w:after="240" w:line="360" w:lineRule="auto"/>
              <w:jc w:val="both"/>
            </w:pPr>
            <w:r>
              <w:rPr>
                <w:noProof/>
              </w:rPr>
              <mc:AlternateContent>
                <mc:Choice Requires="wpg">
                  <w:drawing>
                    <wp:anchor distT="0" distB="0" distL="114300" distR="114300" simplePos="0" relativeHeight="251719680" behindDoc="0" locked="0" layoutInCell="1" allowOverlap="1" wp14:anchorId="0FAE2882" wp14:editId="6D989FFF">
                      <wp:simplePos x="0" y="0"/>
                      <wp:positionH relativeFrom="column">
                        <wp:posOffset>986155</wp:posOffset>
                      </wp:positionH>
                      <wp:positionV relativeFrom="paragraph">
                        <wp:posOffset>1721324</wp:posOffset>
                      </wp:positionV>
                      <wp:extent cx="1454150" cy="977900"/>
                      <wp:effectExtent l="0" t="0" r="12700" b="12700"/>
                      <wp:wrapNone/>
                      <wp:docPr id="153" name="Agrupar 153"/>
                      <wp:cNvGraphicFramePr/>
                      <a:graphic xmlns:a="http://schemas.openxmlformats.org/drawingml/2006/main">
                        <a:graphicData uri="http://schemas.microsoft.com/office/word/2010/wordprocessingGroup">
                          <wpg:wgp>
                            <wpg:cNvGrpSpPr/>
                            <wpg:grpSpPr>
                              <a:xfrm>
                                <a:off x="0" y="0"/>
                                <a:ext cx="1454150" cy="977900"/>
                                <a:chOff x="0" y="0"/>
                                <a:chExt cx="2197100" cy="782320"/>
                              </a:xfrm>
                            </wpg:grpSpPr>
                            <wps:wsp>
                              <wps:cNvPr id="154" name="Caixa de Texto 154"/>
                              <wps:cNvSpPr txBox="1"/>
                              <wps:spPr>
                                <a:xfrm>
                                  <a:off x="0" y="273050"/>
                                  <a:ext cx="2197100" cy="509270"/>
                                </a:xfrm>
                                <a:prstGeom prst="rect">
                                  <a:avLst/>
                                </a:prstGeom>
                                <a:solidFill>
                                  <a:schemeClr val="bg1"/>
                                </a:solidFill>
                                <a:ln w="6350">
                                  <a:solidFill>
                                    <a:prstClr val="black"/>
                                  </a:solidFill>
                                </a:ln>
                              </wps:spPr>
                              <wps:txbx>
                                <w:txbxContent>
                                  <w:p w14:paraId="01D059BD" w14:textId="77777777" w:rsidR="00200520" w:rsidRPr="008C5DF9" w:rsidRDefault="0020052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200520" w:rsidRDefault="00200520"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r>
                                      <w:rPr>
                                        <w:rFonts w:ascii="Times New Roman" w:hAnsi="Times New Roman" w:cs="Times New Roman"/>
                                        <w:b/>
                                        <w:bCs/>
                                        <w:color w:val="008000"/>
                                        <w:sz w:val="18"/>
                                        <w:szCs w:val="18"/>
                                      </w:rPr>
                                      <w:t>type</w:t>
                                    </w:r>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200520" w:rsidRPr="008C5DF9" w:rsidRDefault="0020052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r>
                                      <w:rPr>
                                        <w:rFonts w:ascii="Times New Roman" w:hAnsi="Times New Roman" w:cs="Times New Roman"/>
                                        <w:b/>
                                        <w:bCs/>
                                        <w:color w:val="008000"/>
                                        <w:sz w:val="18"/>
                                        <w:szCs w:val="18"/>
                                      </w:rPr>
                                      <w:t>value</w:t>
                                    </w:r>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32DDB9C6" w14:textId="77777777" w:rsidR="00200520" w:rsidRPr="008C5DF9" w:rsidRDefault="0020052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Caixa de Texto 155"/>
                              <wps:cNvSpPr txBox="1"/>
                              <wps:spPr>
                                <a:xfrm>
                                  <a:off x="0" y="0"/>
                                  <a:ext cx="2197100" cy="273050"/>
                                </a:xfrm>
                                <a:prstGeom prst="rect">
                                  <a:avLst/>
                                </a:prstGeom>
                                <a:solidFill>
                                  <a:schemeClr val="bg1"/>
                                </a:solidFill>
                                <a:ln w="6350">
                                  <a:solidFill>
                                    <a:prstClr val="black"/>
                                  </a:solidFill>
                                </a:ln>
                              </wps:spPr>
                              <wps:txbx>
                                <w:txbxContent>
                                  <w:p w14:paraId="7F2CA7A9" w14:textId="7D253623" w:rsidR="00200520" w:rsidRPr="006522B4" w:rsidRDefault="00200520" w:rsidP="0060226D">
                                    <w:pPr>
                                      <w:rPr>
                                        <w:sz w:val="20"/>
                                        <w:szCs w:val="20"/>
                                      </w:rPr>
                                    </w:pPr>
                                    <w:r w:rsidRPr="008C5DF9">
                                      <w:rPr>
                                        <w:b/>
                                        <w:bCs/>
                                        <w:sz w:val="28"/>
                                        <w:szCs w:val="28"/>
                                      </w:rPr>
                                      <w:sym w:font="Webdings" w:char="F09A"/>
                                    </w:r>
                                    <w:r>
                                      <w:rPr>
                                        <w:sz w:val="20"/>
                                        <w:szCs w:val="20"/>
                                      </w:rPr>
                                      <w:t xml:space="preserve">  r</w:t>
                                    </w:r>
                                    <w:r w:rsidRPr="006522B4">
                                      <w:rPr>
                                        <w:sz w:val="20"/>
                                        <w:szCs w:val="20"/>
                                      </w:rPr>
                                      <w:t>ope/{</w:t>
                                    </w:r>
                                    <w:r>
                                      <w:rPr>
                                        <w:sz w:val="20"/>
                                        <w:szCs w:val="20"/>
                                      </w:rPr>
                                      <w:t>serial</w:t>
                                    </w:r>
                                    <w:r w:rsidRPr="006522B4">
                                      <w:rPr>
                                        <w:sz w:val="20"/>
                                        <w:szCs w:val="20"/>
                                      </w:rPr>
                                      <w:t>}/</w:t>
                                    </w:r>
                                    <w:r>
                                      <w:rPr>
                                        <w:sz w:val="20"/>
                                        <w:szCs w:val="20"/>
                                      </w:rPr>
                                      <w:t>ev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E2882" id="Agrupar 153" o:spid="_x0000_s1064" style="position:absolute;left:0;text-align:left;margin-left:77.65pt;margin-top:135.55pt;width:114.5pt;height:77pt;z-index:251719680;mso-width-relative:margin;mso-height-relative:margin" coordsize="21971,7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">
                      <v:shape id="Caixa de Texto 154" o:spid="_x0000_s1065" type="#_x0000_t202" style="position:absolute;top:2730;width:21971;height:5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" fillcolor="white [3212]" strokeweight=".5pt">
                        <v:textbox>
                          <w:txbxContent>
                            <w:p w14:paraId="01D059BD" w14:textId="77777777" w:rsidR="00200520" w:rsidRPr="008C5DF9" w:rsidRDefault="0020052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200520" w:rsidRDefault="00200520"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r>
                                <w:rPr>
                                  <w:rFonts w:ascii="Times New Roman" w:hAnsi="Times New Roman" w:cs="Times New Roman"/>
                                  <w:b/>
                                  <w:bCs/>
                                  <w:color w:val="008000"/>
                                  <w:sz w:val="18"/>
                                  <w:szCs w:val="18"/>
                                </w:rPr>
                                <w:t>type</w:t>
                              </w:r>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200520" w:rsidRPr="008C5DF9" w:rsidRDefault="0020052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r>
                                <w:rPr>
                                  <w:rFonts w:ascii="Times New Roman" w:hAnsi="Times New Roman" w:cs="Times New Roman"/>
                                  <w:b/>
                                  <w:bCs/>
                                  <w:color w:val="008000"/>
                                  <w:sz w:val="18"/>
                                  <w:szCs w:val="18"/>
                                </w:rPr>
                                <w:t>value</w:t>
                              </w:r>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32DDB9C6" w14:textId="77777777" w:rsidR="00200520" w:rsidRPr="008C5DF9" w:rsidRDefault="0020052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55" o:spid="_x0000_s1066"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" fillcolor="white [3212]" strokeweight=".5pt">
                        <v:textbox>
                          <w:txbxContent>
                            <w:p w14:paraId="7F2CA7A9" w14:textId="7D253623" w:rsidR="00200520" w:rsidRPr="006522B4" w:rsidRDefault="00200520" w:rsidP="0060226D">
                              <w:pPr>
                                <w:rPr>
                                  <w:sz w:val="20"/>
                                  <w:szCs w:val="20"/>
                                </w:rPr>
                              </w:pPr>
                              <w:r w:rsidRPr="008C5DF9">
                                <w:rPr>
                                  <w:b/>
                                  <w:bCs/>
                                  <w:sz w:val="28"/>
                                  <w:szCs w:val="28"/>
                                </w:rPr>
                                <w:sym w:font="Webdings" w:char="F09A"/>
                              </w:r>
                              <w:r>
                                <w:rPr>
                                  <w:sz w:val="20"/>
                                  <w:szCs w:val="20"/>
                                </w:rPr>
                                <w:t xml:space="preserve">  r</w:t>
                              </w:r>
                              <w:r w:rsidRPr="006522B4">
                                <w:rPr>
                                  <w:sz w:val="20"/>
                                  <w:szCs w:val="20"/>
                                </w:rPr>
                                <w:t>ope/{</w:t>
                              </w:r>
                              <w:r>
                                <w:rPr>
                                  <w:sz w:val="20"/>
                                  <w:szCs w:val="20"/>
                                </w:rPr>
                                <w:t>serial</w:t>
                              </w:r>
                              <w:r w:rsidRPr="006522B4">
                                <w:rPr>
                                  <w:sz w:val="20"/>
                                  <w:szCs w:val="20"/>
                                </w:rPr>
                                <w:t>}/</w:t>
                              </w:r>
                              <w:r>
                                <w:rPr>
                                  <w:sz w:val="20"/>
                                  <w:szCs w:val="20"/>
                                </w:rPr>
                                <w:t>events</w:t>
                              </w:r>
                            </w:p>
                          </w:txbxContent>
                        </v:textbox>
                      </v:shape>
                    </v:group>
                  </w:pict>
                </mc:Fallback>
              </mc:AlternateContent>
            </w:r>
            <w:r w:rsidR="00E3105F" w:rsidRPr="00C80255">
              <w:rPr>
                <w:noProof/>
              </w:rPr>
              <mc:AlternateContent>
                <mc:Choice Requires="wps">
                  <w:drawing>
                    <wp:anchor distT="0" distB="0" distL="114300" distR="114300" simplePos="0" relativeHeight="251721728" behindDoc="0" locked="0" layoutInCell="1" allowOverlap="1" wp14:anchorId="137A94F9" wp14:editId="133EF5A5">
                      <wp:simplePos x="0" y="0"/>
                      <wp:positionH relativeFrom="column">
                        <wp:posOffset>660400</wp:posOffset>
                      </wp:positionH>
                      <wp:positionV relativeFrom="paragraph">
                        <wp:posOffset>3101340</wp:posOffset>
                      </wp:positionV>
                      <wp:extent cx="2195830" cy="0"/>
                      <wp:effectExtent l="0" t="76200" r="13970" b="95250"/>
                      <wp:wrapNone/>
                      <wp:docPr id="156" name="Conector de Seta Reta 156"/>
                      <wp:cNvGraphicFramePr/>
                      <a:graphic xmlns:a="http://schemas.openxmlformats.org/drawingml/2006/main">
                        <a:graphicData uri="http://schemas.microsoft.com/office/word/2010/wordprocessingShape">
                          <wps:wsp>
                            <wps:cNvCnPr/>
                            <wps:spPr>
                              <a:xfrm>
                                <a:off x="0" y="0"/>
                                <a:ext cx="219583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716F81" id="Conector de Seta Reta 156" o:spid="_x0000_s1026" type="#_x0000_t32" style="position:absolute;margin-left:52pt;margin-top:244.2pt;width:172.9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">
                      <v:stroke endarrow="block"/>
                    </v:shape>
                  </w:pict>
                </mc:Fallback>
              </mc:AlternateContent>
            </w:r>
            <w:r w:rsidR="007D1A78">
              <w:rPr>
                <w:noProof/>
              </w:rPr>
              <mc:AlternateContent>
                <mc:Choice Requires="wpg">
                  <w:drawing>
                    <wp:anchor distT="0" distB="0" distL="114300" distR="114300" simplePos="0" relativeHeight="251717632" behindDoc="0" locked="0" layoutInCell="1" allowOverlap="1" wp14:anchorId="45AA6812" wp14:editId="71628617">
                      <wp:simplePos x="0" y="0"/>
                      <wp:positionH relativeFrom="column">
                        <wp:posOffset>2821305</wp:posOffset>
                      </wp:positionH>
                      <wp:positionV relativeFrom="paragraph">
                        <wp:posOffset>2184400</wp:posOffset>
                      </wp:positionV>
                      <wp:extent cx="803910" cy="1405255"/>
                      <wp:effectExtent l="0" t="0" r="0" b="4445"/>
                      <wp:wrapNone/>
                      <wp:docPr id="148" name="Agrupar 148"/>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149" name="Agrupar 149"/>
                              <wpg:cNvGrpSpPr/>
                              <wpg:grpSpPr>
                                <a:xfrm>
                                  <a:off x="0" y="0"/>
                                  <a:ext cx="804236" cy="1193800"/>
                                  <a:chOff x="0" y="0"/>
                                  <a:chExt cx="804236" cy="1193800"/>
                                </a:xfrm>
                              </wpg:grpSpPr>
                              <pic:pic xmlns:pic="http://schemas.openxmlformats.org/drawingml/2006/picture">
                                <pic:nvPicPr>
                                  <pic:cNvPr id="150" name="Imagem 150"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1" name="Elipse 151"/>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69530E4" w14:textId="11BFAED8" w:rsidR="00200520" w:rsidRPr="007B6193" w:rsidRDefault="00200520"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2" name="Caixa de Texto 152"/>
                              <wps:cNvSpPr txBox="1"/>
                              <wps:spPr>
                                <a:xfrm>
                                  <a:off x="6353" y="1148869"/>
                                  <a:ext cx="743251" cy="256484"/>
                                </a:xfrm>
                                <a:prstGeom prst="rect">
                                  <a:avLst/>
                                </a:prstGeom>
                                <a:noFill/>
                                <a:ln w="6350">
                                  <a:noFill/>
                                  <a:prstDash val="dash"/>
                                </a:ln>
                              </wps:spPr>
                              <wps:txbx>
                                <w:txbxContent>
                                  <w:p w14:paraId="54819DA7" w14:textId="196B4BC3" w:rsidR="00200520" w:rsidRPr="009834D5" w:rsidRDefault="00200520" w:rsidP="0060226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AA6812" id="Agrupar 148" o:spid="_x0000_s1067" style="position:absolute;left:0;text-align:left;margin-left:222.15pt;margin-top:172pt;width:63.3pt;height:110.65pt;z-index:25171763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">
                      <v:group id="Agrupar 149" o:spid="_x0000_s106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Imagem 150" o:spid="_x0000_s106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">
                          <v:imagedata r:id="rId31" o:title="Interface gráfica do usuário, Aplicativo, Ícone&#10;&#10;Descrição gerada automaticamente" cropleft="9296f" cropright="8367f"/>
                        </v:shape>
                        <v:oval id="Elipse 151" o:spid="_x0000_s107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" fillcolor="#d8d8d8 [2732]" stroked="f">
                          <v:textbox>
                            <w:txbxContent>
                              <w:p w14:paraId="769530E4" w14:textId="11BFAED8" w:rsidR="00200520" w:rsidRPr="007B6193" w:rsidRDefault="00200520"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152" o:spid="_x0000_s1071" type="#_x0000_t202" style="position:absolute;left:63;top:11488;width:7433;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" filled="f" stroked="f" strokeweight=".5pt">
                        <v:stroke dashstyle="dash"/>
                        <v:textbox>
                          <w:txbxContent>
                            <w:p w14:paraId="54819DA7" w14:textId="196B4BC3" w:rsidR="00200520" w:rsidRPr="009834D5" w:rsidRDefault="00200520" w:rsidP="0060226D">
                              <w:pPr>
                                <w:jc w:val="center"/>
                                <w:rPr>
                                  <w:sz w:val="20"/>
                                  <w:szCs w:val="20"/>
                                </w:rPr>
                              </w:pPr>
                              <w:r>
                                <w:rPr>
                                  <w:sz w:val="20"/>
                                  <w:szCs w:val="20"/>
                                </w:rPr>
                                <w:t>Assinante</w:t>
                              </w:r>
                            </w:p>
                          </w:txbxContent>
                        </v:textbox>
                      </v:shape>
                    </v:group>
                  </w:pict>
                </mc:Fallback>
              </mc:AlternateContent>
            </w:r>
            <w:r w:rsidR="007D1A78" w:rsidRPr="00C80255">
              <w:rPr>
                <w:noProof/>
              </w:rPr>
              <mc:AlternateContent>
                <mc:Choice Requires="wps">
                  <w:drawing>
                    <wp:anchor distT="0" distB="0" distL="114300" distR="114300" simplePos="0" relativeHeight="251712512" behindDoc="0" locked="0" layoutInCell="1" allowOverlap="1" wp14:anchorId="36A334E7" wp14:editId="6BBF27AC">
                      <wp:simplePos x="0" y="0"/>
                      <wp:positionH relativeFrom="column">
                        <wp:posOffset>1392555</wp:posOffset>
                      </wp:positionH>
                      <wp:positionV relativeFrom="paragraph">
                        <wp:posOffset>622300</wp:posOffset>
                      </wp:positionV>
                      <wp:extent cx="908050" cy="247650"/>
                      <wp:effectExtent l="0" t="0" r="25400" b="19050"/>
                      <wp:wrapNone/>
                      <wp:docPr id="141" name="Caixa de Texto 141"/>
                      <wp:cNvGraphicFramePr/>
                      <a:graphic xmlns:a="http://schemas.openxmlformats.org/drawingml/2006/main">
                        <a:graphicData uri="http://schemas.microsoft.com/office/word/2010/wordprocessingShape">
                          <wps:wsp>
                            <wps:cNvSpPr txBox="1"/>
                            <wps:spPr>
                              <a:xfrm>
                                <a:off x="0" y="0"/>
                                <a:ext cx="908050" cy="247650"/>
                              </a:xfrm>
                              <a:prstGeom prst="rect">
                                <a:avLst/>
                              </a:prstGeom>
                              <a:solidFill>
                                <a:schemeClr val="bg1"/>
                              </a:solidFill>
                              <a:ln w="6350">
                                <a:solidFill>
                                  <a:prstClr val="black"/>
                                </a:solidFill>
                              </a:ln>
                            </wps:spPr>
                            <wps:txbx>
                              <w:txbxContent>
                                <w:p w14:paraId="42D2EF68" w14:textId="3E69D788" w:rsidR="00200520" w:rsidRPr="007D1A78" w:rsidRDefault="00200520" w:rsidP="007D1A78">
                                  <w:pPr>
                                    <w:rPr>
                                      <w:sz w:val="16"/>
                                      <w:szCs w:val="16"/>
                                    </w:rPr>
                                  </w:pPr>
                                  <w:r w:rsidRPr="00524956">
                                    <w:rPr>
                                      <w:color w:val="C00000"/>
                                      <w:sz w:val="18"/>
                                      <w:szCs w:val="18"/>
                                    </w:rPr>
                                    <w:t xml:space="preserve">BATTERY </w:t>
                                  </w:r>
                                  <w:r w:rsidRPr="00524956">
                                    <w:rPr>
                                      <w:color w:val="0070C0"/>
                                      <w:sz w:val="18"/>
                                      <w:szCs w:val="18"/>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334E7" id="Caixa de Texto 141" o:spid="_x0000_s1072" type="#_x0000_t202" style="position:absolute;left:0;text-align:left;margin-left:109.65pt;margin-top:49pt;width:71.5pt;height:1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" fillcolor="white [3212]" strokeweight=".5pt">
                      <v:textbox>
                        <w:txbxContent>
                          <w:p w14:paraId="42D2EF68" w14:textId="3E69D788" w:rsidR="00200520" w:rsidRPr="007D1A78" w:rsidRDefault="00200520" w:rsidP="007D1A78">
                            <w:pPr>
                              <w:rPr>
                                <w:sz w:val="16"/>
                                <w:szCs w:val="16"/>
                              </w:rPr>
                            </w:pPr>
                            <w:r w:rsidRPr="00524956">
                              <w:rPr>
                                <w:color w:val="C00000"/>
                                <w:sz w:val="18"/>
                                <w:szCs w:val="18"/>
                              </w:rPr>
                              <w:t xml:space="preserve">BATTERY </w:t>
                            </w:r>
                            <w:r w:rsidRPr="00524956">
                              <w:rPr>
                                <w:color w:val="0070C0"/>
                                <w:sz w:val="18"/>
                                <w:szCs w:val="18"/>
                              </w:rPr>
                              <w:t>73</w:t>
                            </w:r>
                          </w:p>
                        </w:txbxContent>
                      </v:textbox>
                    </v:shape>
                  </w:pict>
                </mc:Fallback>
              </mc:AlternateContent>
            </w:r>
            <w:r w:rsidR="007D1A78">
              <w:rPr>
                <w:noProof/>
              </w:rPr>
              <mc:AlternateContent>
                <mc:Choice Requires="wps">
                  <w:drawing>
                    <wp:anchor distT="0" distB="0" distL="114300" distR="114300" simplePos="0" relativeHeight="251604989" behindDoc="0" locked="0" layoutInCell="1" allowOverlap="1" wp14:anchorId="25CFB15E" wp14:editId="1F61F37D">
                      <wp:simplePos x="0" y="0"/>
                      <wp:positionH relativeFrom="column">
                        <wp:posOffset>1313497</wp:posOffset>
                      </wp:positionH>
                      <wp:positionV relativeFrom="paragraph">
                        <wp:posOffset>472759</wp:posOffset>
                      </wp:positionV>
                      <wp:extent cx="702944" cy="2769870"/>
                      <wp:effectExtent l="33020" t="5080" r="35560" b="54610"/>
                      <wp:wrapNone/>
                      <wp:docPr id="142" name="Conector: Angulado 142"/>
                      <wp:cNvGraphicFramePr/>
                      <a:graphic xmlns:a="http://schemas.openxmlformats.org/drawingml/2006/main">
                        <a:graphicData uri="http://schemas.microsoft.com/office/word/2010/wordprocessingShape">
                          <wps:wsp>
                            <wps:cNvCnPr/>
                            <wps:spPr>
                              <a:xfrm rot="5400000">
                                <a:off x="0" y="0"/>
                                <a:ext cx="702944" cy="2769870"/>
                              </a:xfrm>
                              <a:prstGeom prst="bentConnector3">
                                <a:avLst>
                                  <a:gd name="adj1" fmla="val 61447"/>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3EDD68" id="Conector: Angulado 142" o:spid="_x0000_s1026" type="#_x0000_t34" style="position:absolute;margin-left:103.4pt;margin-top:37.25pt;width:55.35pt;height:218.1pt;rotation:90;z-index:2516049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" adj="13273">
                      <v:stroke endarrow="block"/>
                    </v:shape>
                  </w:pict>
                </mc:Fallback>
              </mc:AlternateContent>
            </w:r>
            <w:r w:rsidR="007D1A78" w:rsidRPr="00C80255">
              <w:rPr>
                <w:noProof/>
              </w:rPr>
              <mc:AlternateContent>
                <mc:Choice Requires="wpg">
                  <w:drawing>
                    <wp:anchor distT="0" distB="0" distL="114300" distR="114300" simplePos="0" relativeHeight="251711488" behindDoc="0" locked="0" layoutInCell="1" allowOverlap="1" wp14:anchorId="231EAE0F" wp14:editId="0BC6BB95">
                      <wp:simplePos x="0" y="0"/>
                      <wp:positionH relativeFrom="column">
                        <wp:posOffset>2677160</wp:posOffset>
                      </wp:positionH>
                      <wp:positionV relativeFrom="paragraph">
                        <wp:posOffset>134620</wp:posOffset>
                      </wp:positionV>
                      <wp:extent cx="789305" cy="1372870"/>
                      <wp:effectExtent l="0" t="0" r="0" b="0"/>
                      <wp:wrapNone/>
                      <wp:docPr id="136" name="Agrupar 136"/>
                      <wp:cNvGraphicFramePr/>
                      <a:graphic xmlns:a="http://schemas.openxmlformats.org/drawingml/2006/main">
                        <a:graphicData uri="http://schemas.microsoft.com/office/word/2010/wordprocessingGroup">
                          <wpg:wgp>
                            <wpg:cNvGrpSpPr/>
                            <wpg:grpSpPr>
                              <a:xfrm>
                                <a:off x="0" y="0"/>
                                <a:ext cx="789305" cy="1372870"/>
                                <a:chOff x="0" y="0"/>
                                <a:chExt cx="789305" cy="1374007"/>
                              </a:xfrm>
                            </wpg:grpSpPr>
                            <wpg:grpSp>
                              <wpg:cNvPr id="137" name="Agrupar 137"/>
                              <wpg:cNvGrpSpPr/>
                              <wpg:grpSpPr>
                                <a:xfrm>
                                  <a:off x="19050" y="0"/>
                                  <a:ext cx="770255" cy="1238250"/>
                                  <a:chOff x="0" y="0"/>
                                  <a:chExt cx="770721" cy="1238884"/>
                                </a:xfrm>
                              </wpg:grpSpPr>
                              <pic:pic xmlns:pic="http://schemas.openxmlformats.org/drawingml/2006/picture">
                                <pic:nvPicPr>
                                  <pic:cNvPr id="138" name="Imagem 138"/>
                                  <pic:cNvPicPr>
                                    <a:picLocks noChangeAspect="1"/>
                                  </pic:cNvPicPr>
                                </pic:nvPicPr>
                                <pic:blipFill rotWithShape="1">
                                  <a:blip r:embed="rId24"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39" name="Elipse 139"/>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0AC2DFBF" w14:textId="64B0C618" w:rsidR="00200520" w:rsidRPr="007B6193" w:rsidRDefault="00200520"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 name="Caixa de Texto 140"/>
                              <wps:cNvSpPr txBox="1"/>
                              <wps:spPr>
                                <a:xfrm>
                                  <a:off x="0" y="1117541"/>
                                  <a:ext cx="738505" cy="256466"/>
                                </a:xfrm>
                                <a:prstGeom prst="rect">
                                  <a:avLst/>
                                </a:prstGeom>
                                <a:noFill/>
                                <a:ln w="6350">
                                  <a:noFill/>
                                  <a:prstDash val="dash"/>
                                </a:ln>
                              </wps:spPr>
                              <wps:txbx>
                                <w:txbxContent>
                                  <w:p w14:paraId="710E4992" w14:textId="53B5E7CB" w:rsidR="00200520" w:rsidRPr="009834D5" w:rsidRDefault="00200520" w:rsidP="00C8025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31EAE0F" id="Agrupar 136" o:spid="_x0000_s1073" style="position:absolute;left:0;text-align:left;margin-left:210.8pt;margin-top:10.6pt;width:62.15pt;height:108.1pt;z-index:251711488;mso-height-relative:margin" coordsize="7893,13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">
                      <v:group id="Agrupar 137" o:spid="_x0000_s1074"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Imagem 138" o:spid="_x0000_s1075"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" strokeweight=".25pt">
                          <v:stroke joinstyle="round"/>
                          <v:imagedata r:id="rId25" o:title="" croptop="11332f" cropbottom="12339f"/>
                        </v:shape>
                        <v:oval id="Elipse 139" o:spid="_x0000_s1076"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" fillcolor="#d8d8d8 [2732]" stroked="f">
                          <v:textbox>
                            <w:txbxContent>
                              <w:p w14:paraId="0AC2DFBF" w14:textId="64B0C618" w:rsidR="00200520" w:rsidRPr="007B6193" w:rsidRDefault="00200520"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140" o:spid="_x0000_s1077" type="#_x0000_t202" style="position:absolute;top:11175;width:7385;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" filled="f" stroked="f" strokeweight=".5pt">
                        <v:stroke dashstyle="dash"/>
                        <v:textbox>
                          <w:txbxContent>
                            <w:p w14:paraId="710E4992" w14:textId="53B5E7CB" w:rsidR="00200520" w:rsidRPr="009834D5" w:rsidRDefault="00200520" w:rsidP="00C80255">
                              <w:pPr>
                                <w:jc w:val="center"/>
                                <w:rPr>
                                  <w:sz w:val="20"/>
                                  <w:szCs w:val="20"/>
                                </w:rPr>
                              </w:pPr>
                              <w:r>
                                <w:rPr>
                                  <w:sz w:val="20"/>
                                  <w:szCs w:val="20"/>
                                </w:rPr>
                                <w:t>Editor</w:t>
                              </w:r>
                            </w:p>
                          </w:txbxContent>
                        </v:textbox>
                      </v:shape>
                    </v:group>
                  </w:pict>
                </mc:Fallback>
              </mc:AlternateContent>
            </w:r>
            <w:r w:rsidR="007D1A78" w:rsidRPr="00C80255">
              <w:rPr>
                <w:noProof/>
              </w:rPr>
              <mc:AlternateContent>
                <mc:Choice Requires="wpg">
                  <w:drawing>
                    <wp:anchor distT="0" distB="0" distL="114300" distR="114300" simplePos="0" relativeHeight="251708416" behindDoc="0" locked="0" layoutInCell="1" allowOverlap="1" wp14:anchorId="2D014218" wp14:editId="62170D4E">
                      <wp:simplePos x="0" y="0"/>
                      <wp:positionH relativeFrom="column">
                        <wp:posOffset>65405</wp:posOffset>
                      </wp:positionH>
                      <wp:positionV relativeFrom="paragraph">
                        <wp:posOffset>44450</wp:posOffset>
                      </wp:positionV>
                      <wp:extent cx="3505200" cy="1568450"/>
                      <wp:effectExtent l="0" t="0" r="19050" b="12700"/>
                      <wp:wrapNone/>
                      <wp:docPr id="129" name="Agrupar 129"/>
                      <wp:cNvGraphicFramePr/>
                      <a:graphic xmlns:a="http://schemas.openxmlformats.org/drawingml/2006/main">
                        <a:graphicData uri="http://schemas.microsoft.com/office/word/2010/wordprocessingGroup">
                          <wpg:wgp>
                            <wpg:cNvGrpSpPr/>
                            <wpg:grpSpPr>
                              <a:xfrm>
                                <a:off x="0" y="0"/>
                                <a:ext cx="3505200" cy="1568450"/>
                                <a:chOff x="0" y="15748"/>
                                <a:chExt cx="1136650" cy="907733"/>
                              </a:xfrm>
                            </wpg:grpSpPr>
                            <wps:wsp>
                              <wps:cNvPr id="130" name="Caixa de Texto 130"/>
                              <wps:cNvSpPr txBox="1"/>
                              <wps:spPr>
                                <a:xfrm>
                                  <a:off x="63500" y="15748"/>
                                  <a:ext cx="1016000" cy="178705"/>
                                </a:xfrm>
                                <a:prstGeom prst="rect">
                                  <a:avLst/>
                                </a:prstGeom>
                                <a:noFill/>
                                <a:ln w="6350">
                                  <a:noFill/>
                                </a:ln>
                              </wps:spPr>
                              <wps:txbx>
                                <w:txbxContent>
                                  <w:p w14:paraId="41B24C4F" w14:textId="77777777" w:rsidR="00200520" w:rsidRPr="006522B4" w:rsidRDefault="00200520" w:rsidP="00C80255">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tângulo 131"/>
                              <wps:cNvSpPr/>
                              <wps:spPr>
                                <a:xfrm>
                                  <a:off x="0" y="44450"/>
                                  <a:ext cx="1136650" cy="879031"/>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014218" id="Agrupar 129" o:spid="_x0000_s1078" style="position:absolute;left:0;text-align:left;margin-left:5.15pt;margin-top:3.5pt;width:276pt;height:123.5pt;z-index:251708416;mso-width-relative:margin;mso-height-relative:margin" coordorigin=",157" coordsize="11366,9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">
                      <v:shape id="Caixa de Texto 130" o:spid="_x0000_s1079"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" filled="f" stroked="f" strokeweight=".5pt">
                        <v:textbox>
                          <w:txbxContent>
                            <w:p w14:paraId="41B24C4F" w14:textId="77777777" w:rsidR="00200520" w:rsidRPr="006522B4" w:rsidRDefault="00200520" w:rsidP="00C80255">
                              <w:pPr>
                                <w:jc w:val="center"/>
                                <w:rPr>
                                  <w:sz w:val="20"/>
                                  <w:szCs w:val="20"/>
                                </w:rPr>
                              </w:pPr>
                              <w:r w:rsidRPr="006522B4">
                                <w:rPr>
                                  <w:sz w:val="20"/>
                                  <w:szCs w:val="20"/>
                                </w:rPr>
                                <w:t>RoPE</w:t>
                              </w:r>
                            </w:p>
                          </w:txbxContent>
                        </v:textbox>
                      </v:shape>
                      <v:rect id="Retângulo 131" o:spid="_x0000_s1080" style="position:absolute;top:444;width:11366;height:8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" filled="f" strokecolor="#a5a5a5 [2092]" strokeweight=".25pt">
                        <v:stroke dashstyle="longDash"/>
                      </v:rect>
                    </v:group>
                  </w:pict>
                </mc:Fallback>
              </mc:AlternateContent>
            </w:r>
            <w:r w:rsidR="007D1A78" w:rsidRPr="00C80255">
              <w:rPr>
                <w:noProof/>
              </w:rPr>
              <mc:AlternateContent>
                <mc:Choice Requires="wps">
                  <w:drawing>
                    <wp:anchor distT="0" distB="0" distL="114300" distR="114300" simplePos="0" relativeHeight="251710464" behindDoc="0" locked="0" layoutInCell="1" allowOverlap="1" wp14:anchorId="5E755B47" wp14:editId="296662CC">
                      <wp:simplePos x="0" y="0"/>
                      <wp:positionH relativeFrom="column">
                        <wp:posOffset>1204595</wp:posOffset>
                      </wp:positionH>
                      <wp:positionV relativeFrom="paragraph">
                        <wp:posOffset>753745</wp:posOffset>
                      </wp:positionV>
                      <wp:extent cx="1367790" cy="0"/>
                      <wp:effectExtent l="0" t="76200" r="22860" b="95250"/>
                      <wp:wrapNone/>
                      <wp:docPr id="135" name="Conector de Seta Reta 135"/>
                      <wp:cNvGraphicFramePr/>
                      <a:graphic xmlns:a="http://schemas.openxmlformats.org/drawingml/2006/main">
                        <a:graphicData uri="http://schemas.microsoft.com/office/word/2010/wordprocessingShape">
                          <wps:wsp>
                            <wps:cNvCnPr/>
                            <wps:spPr>
                              <a:xfrm>
                                <a:off x="0" y="0"/>
                                <a:ext cx="13677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0904D0" id="Conector de Seta Reta 135" o:spid="_x0000_s1026" type="#_x0000_t32" style="position:absolute;margin-left:94.85pt;margin-top:59.35pt;width:107.7pt;height: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">
                      <v:stroke endarrow="block"/>
                    </v:shape>
                  </w:pict>
                </mc:Fallback>
              </mc:AlternateContent>
            </w:r>
            <w:r w:rsidR="007D1A78" w:rsidRPr="00C80255">
              <w:rPr>
                <w:noProof/>
              </w:rPr>
              <mc:AlternateContent>
                <mc:Choice Requires="wpg">
                  <w:drawing>
                    <wp:anchor distT="0" distB="0" distL="114300" distR="114300" simplePos="0" relativeHeight="251709440" behindDoc="0" locked="0" layoutInCell="1" allowOverlap="1" wp14:anchorId="6176CA5D" wp14:editId="57E8F071">
                      <wp:simplePos x="0" y="0"/>
                      <wp:positionH relativeFrom="column">
                        <wp:posOffset>177800</wp:posOffset>
                      </wp:positionH>
                      <wp:positionV relativeFrom="paragraph">
                        <wp:posOffset>288290</wp:posOffset>
                      </wp:positionV>
                      <wp:extent cx="990600" cy="988695"/>
                      <wp:effectExtent l="0" t="0" r="0" b="1905"/>
                      <wp:wrapNone/>
                      <wp:docPr id="132" name="Agrupar 132"/>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133" name="Imagem 13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34" name="Elipse 134"/>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0265CCC" w14:textId="7E215FA8" w:rsidR="00200520" w:rsidRPr="007B6193" w:rsidRDefault="00200520"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176CA5D" id="Agrupar 132" o:spid="_x0000_s1081" style="position:absolute;left:0;text-align:left;margin-left:14pt;margin-top:22.7pt;width:78pt;height:77.85pt;z-index:251709440"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">
                      <v:shape id="Imagem 133" o:spid="_x0000_s1082"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">
                        <v:imagedata r:id="rId27" o:title=""/>
                      </v:shape>
                      <v:oval id="Elipse 134" o:spid="_x0000_s1083"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" fillcolor="#d8d8d8 [2732]" stroked="f">
                        <v:textbox>
                          <w:txbxContent>
                            <w:p w14:paraId="70265CCC" w14:textId="7E215FA8" w:rsidR="00200520" w:rsidRPr="007B6193" w:rsidRDefault="00200520"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w:pict>
                </mc:Fallback>
              </mc:AlternateContent>
            </w:r>
            <w:r w:rsidR="007D1A78">
              <w:rPr>
                <w:noProof/>
              </w:rPr>
              <mc:AlternateContent>
                <mc:Choice Requires="wpg">
                  <w:drawing>
                    <wp:anchor distT="0" distB="0" distL="114300" distR="114300" simplePos="0" relativeHeight="251715584" behindDoc="0" locked="0" layoutInCell="1" allowOverlap="1" wp14:anchorId="3AF76296" wp14:editId="1E5D1211">
                      <wp:simplePos x="0" y="0"/>
                      <wp:positionH relativeFrom="column">
                        <wp:posOffset>-69850</wp:posOffset>
                      </wp:positionH>
                      <wp:positionV relativeFrom="paragraph">
                        <wp:posOffset>2180590</wp:posOffset>
                      </wp:positionV>
                      <wp:extent cx="784860" cy="1411605"/>
                      <wp:effectExtent l="0" t="0" r="0" b="0"/>
                      <wp:wrapNone/>
                      <wp:docPr id="143" name="Agrupar 143"/>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144" name="Agrupar 144"/>
                              <wpg:cNvGrpSpPr/>
                              <wpg:grpSpPr>
                                <a:xfrm>
                                  <a:off x="0" y="0"/>
                                  <a:ext cx="784860" cy="1194435"/>
                                  <a:chOff x="0" y="0"/>
                                  <a:chExt cx="784860" cy="1194435"/>
                                </a:xfrm>
                              </wpg:grpSpPr>
                              <pic:pic xmlns:pic="http://schemas.openxmlformats.org/drawingml/2006/picture">
                                <pic:nvPicPr>
                                  <pic:cNvPr id="145" name="Imagem 145"/>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46" name="Elipse 14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59EF645" w14:textId="0AB2FCA4" w:rsidR="00200520" w:rsidRPr="007B6193" w:rsidRDefault="00200520"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7" name="Caixa de Texto 147"/>
                              <wps:cNvSpPr txBox="1"/>
                              <wps:spPr>
                                <a:xfrm>
                                  <a:off x="31750" y="1155700"/>
                                  <a:ext cx="641350" cy="255905"/>
                                </a:xfrm>
                                <a:prstGeom prst="rect">
                                  <a:avLst/>
                                </a:prstGeom>
                                <a:noFill/>
                                <a:ln w="6350">
                                  <a:noFill/>
                                  <a:prstDash val="dash"/>
                                </a:ln>
                              </wps:spPr>
                              <wps:txbx>
                                <w:txbxContent>
                                  <w:p w14:paraId="1E5A9CEB" w14:textId="77777777" w:rsidR="00200520" w:rsidRPr="009834D5" w:rsidRDefault="00200520" w:rsidP="006808B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AF76296" id="Agrupar 143" o:spid="_x0000_s1084" style="position:absolute;left:0;text-align:left;margin-left:-5.5pt;margin-top:171.7pt;width:61.8pt;height:111.15pt;z-index:251715584;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">
                      <v:group id="Agrupar 144" o:spid="_x0000_s1085"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Imagem 145" o:spid="_x0000_s1086"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">
                          <v:imagedata r:id="rId29" o:title="" croptop="4345f" cropbottom="3911f"/>
                        </v:shape>
                        <v:oval id="Elipse 146" o:spid="_x0000_s1087"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" fillcolor="#d8d8d8 [2732]" stroked="f">
                          <v:textbox>
                            <w:txbxContent>
                              <w:p w14:paraId="659EF645" w14:textId="0AB2FCA4" w:rsidR="00200520" w:rsidRPr="007B6193" w:rsidRDefault="00200520"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147" o:spid="_x0000_s1088"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" filled="f" stroked="f" strokeweight=".5pt">
                        <v:stroke dashstyle="dash"/>
                        <v:textbox>
                          <w:txbxContent>
                            <w:p w14:paraId="1E5A9CEB" w14:textId="77777777" w:rsidR="00200520" w:rsidRPr="009834D5" w:rsidRDefault="00200520" w:rsidP="006808B2">
                              <w:pPr>
                                <w:jc w:val="center"/>
                                <w:rPr>
                                  <w:sz w:val="20"/>
                                  <w:szCs w:val="20"/>
                                </w:rPr>
                              </w:pPr>
                              <w:r>
                                <w:rPr>
                                  <w:sz w:val="20"/>
                                  <w:szCs w:val="20"/>
                                </w:rPr>
                                <w:t>Broker</w:t>
                              </w:r>
                            </w:p>
                          </w:txbxContent>
                        </v:textbox>
                      </v:shape>
                    </v:group>
                  </w:pict>
                </mc:Fallback>
              </mc:AlternateContent>
            </w:r>
          </w:p>
        </w:tc>
      </w:tr>
    </w:tbl>
    <w:p w14:paraId="4B9F31CC" w14:textId="1F55538C" w:rsidR="00C80255" w:rsidRDefault="00E3105F" w:rsidP="00E3105F">
      <w:pPr>
        <w:pStyle w:val="RtulodeFigura"/>
      </w:pPr>
      <w:r>
        <w:t xml:space="preserve">Figura </w:t>
      </w:r>
      <w:r>
        <w:fldChar w:fldCharType="begin"/>
      </w:r>
      <w:r>
        <w:instrText xml:space="preserve"> SEQ Figura \* ARABIC </w:instrText>
      </w:r>
      <w:r>
        <w:fldChar w:fldCharType="separate"/>
      </w:r>
      <w:r w:rsidR="002365E1">
        <w:rPr>
          <w:noProof/>
        </w:rPr>
        <w:t>12</w:t>
      </w:r>
      <w:r>
        <w:fldChar w:fldCharType="end"/>
      </w:r>
      <w:r>
        <w:t>. Fluxo do RoPE enviando dados</w:t>
      </w:r>
    </w:p>
    <w:p w14:paraId="52AF16DE" w14:textId="77777777" w:rsidR="00F724E8" w:rsidRDefault="00C7274C" w:rsidP="001B155E">
      <w:pPr>
        <w:spacing w:before="240" w:after="240" w:line="360" w:lineRule="auto"/>
        <w:ind w:firstLine="709"/>
        <w:jc w:val="both"/>
      </w:pPr>
      <w:r>
        <w:t xml:space="preserve">Nam et augue eget enim blandit ornare. Vestibulum ante ipsum primis in faucibus orci luctus et ultrices posuere cubilia curae; Donec commodo, arcu id dapibus auctor, lorem est convallis quam, sed sodales urna est id tortor. Integer aliquet condimentum mauris vel ullamcorper. </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3115"/>
        <w:gridCol w:w="2125"/>
        <w:gridCol w:w="3969"/>
      </w:tblGrid>
      <w:tr w:rsidR="005314ED" w:rsidRPr="008F7375" w14:paraId="11A4EF1C" w14:textId="77777777" w:rsidTr="005314ED">
        <w:trPr>
          <w:trHeight w:val="163"/>
          <w:jc w:val="center"/>
        </w:trPr>
        <w:tc>
          <w:tcPr>
            <w:tcW w:w="169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40B10FE" w14:textId="581ACB26" w:rsidR="005314ED" w:rsidRPr="005314ED" w:rsidRDefault="005314ED" w:rsidP="00CC362F">
            <w:pPr>
              <w:rPr>
                <w:b/>
                <w:bCs/>
                <w:sz w:val="18"/>
                <w:szCs w:val="18"/>
              </w:rPr>
            </w:pPr>
            <w:r>
              <w:rPr>
                <w:b/>
                <w:bCs/>
                <w:sz w:val="18"/>
                <w:szCs w:val="18"/>
              </w:rPr>
              <w:t>Mensagem de controle</w:t>
            </w:r>
          </w:p>
        </w:tc>
        <w:tc>
          <w:tcPr>
            <w:tcW w:w="1154" w:type="pct"/>
            <w:tcBorders>
              <w:top w:val="single" w:sz="4" w:space="0" w:color="auto"/>
              <w:left w:val="nil"/>
              <w:bottom w:val="single" w:sz="4" w:space="0" w:color="auto"/>
              <w:right w:val="single" w:sz="4" w:space="0" w:color="auto"/>
            </w:tcBorders>
            <w:shd w:val="clear" w:color="auto" w:fill="auto"/>
            <w:noWrap/>
            <w:vAlign w:val="center"/>
          </w:tcPr>
          <w:p w14:paraId="7797B191" w14:textId="7A84AC7A" w:rsidR="005314ED" w:rsidRPr="005314ED" w:rsidRDefault="005314ED" w:rsidP="00CC362F">
            <w:pPr>
              <w:rPr>
                <w:b/>
                <w:bCs/>
                <w:sz w:val="18"/>
                <w:szCs w:val="18"/>
              </w:rPr>
            </w:pPr>
            <w:r w:rsidRPr="005314ED">
              <w:rPr>
                <w:b/>
                <w:bCs/>
                <w:sz w:val="18"/>
                <w:szCs w:val="18"/>
              </w:rPr>
              <w:t>Instrução</w:t>
            </w:r>
            <w:r w:rsidR="00B56068">
              <w:rPr>
                <w:b/>
                <w:bCs/>
                <w:sz w:val="18"/>
                <w:szCs w:val="18"/>
              </w:rPr>
              <w:t xml:space="preserve"> serial</w:t>
            </w:r>
          </w:p>
        </w:tc>
        <w:tc>
          <w:tcPr>
            <w:tcW w:w="2155" w:type="pct"/>
            <w:tcBorders>
              <w:top w:val="single" w:sz="4" w:space="0" w:color="auto"/>
              <w:left w:val="nil"/>
              <w:bottom w:val="single" w:sz="4" w:space="0" w:color="auto"/>
              <w:right w:val="single" w:sz="4" w:space="0" w:color="auto"/>
            </w:tcBorders>
            <w:shd w:val="clear" w:color="auto" w:fill="auto"/>
            <w:noWrap/>
            <w:vAlign w:val="center"/>
          </w:tcPr>
          <w:p w14:paraId="11840AF4" w14:textId="1F1A327F" w:rsidR="005314ED" w:rsidRPr="005314ED" w:rsidRDefault="005314ED" w:rsidP="00CC362F">
            <w:pPr>
              <w:rPr>
                <w:b/>
                <w:bCs/>
                <w:sz w:val="18"/>
                <w:szCs w:val="18"/>
              </w:rPr>
            </w:pPr>
            <w:r w:rsidRPr="005314ED">
              <w:rPr>
                <w:b/>
                <w:bCs/>
                <w:sz w:val="18"/>
                <w:szCs w:val="18"/>
              </w:rPr>
              <w:t>Evento</w:t>
            </w:r>
            <w:r>
              <w:rPr>
                <w:b/>
                <w:bCs/>
                <w:sz w:val="18"/>
                <w:szCs w:val="18"/>
              </w:rPr>
              <w:t>s gerados</w:t>
            </w:r>
          </w:p>
        </w:tc>
      </w:tr>
      <w:tr w:rsidR="00F724E8" w:rsidRPr="008F7375" w14:paraId="10E8F8DB" w14:textId="77777777" w:rsidTr="005314ED">
        <w:trPr>
          <w:trHeight w:val="163"/>
          <w:jc w:val="center"/>
        </w:trPr>
        <w:tc>
          <w:tcPr>
            <w:tcW w:w="1691" w:type="pct"/>
            <w:tcBorders>
              <w:top w:val="nil"/>
              <w:left w:val="single" w:sz="4" w:space="0" w:color="auto"/>
              <w:bottom w:val="single" w:sz="4" w:space="0" w:color="auto"/>
              <w:right w:val="single" w:sz="4" w:space="0" w:color="auto"/>
            </w:tcBorders>
            <w:shd w:val="clear" w:color="auto" w:fill="auto"/>
            <w:noWrap/>
            <w:vAlign w:val="center"/>
            <w:hideMark/>
          </w:tcPr>
          <w:p w14:paraId="2B1EF93B" w14:textId="72713EC1" w:rsidR="00B56068" w:rsidRPr="00B56068" w:rsidRDefault="00B56068" w:rsidP="005314ED">
            <w:pPr>
              <w:pStyle w:val="Pr-formataoHTML"/>
              <w:spacing w:line="300" w:lineRule="auto"/>
              <w:rPr>
                <w:rFonts w:ascii="Times New Roman" w:hAnsi="Times New Roman" w:cs="Times New Roman"/>
                <w:sz w:val="18"/>
                <w:szCs w:val="18"/>
              </w:rPr>
            </w:pPr>
            <w:r w:rsidRPr="00B56068">
              <w:rPr>
                <w:rFonts w:ascii="Times New Roman" w:hAnsi="Times New Roman" w:cs="Times New Roman"/>
                <w:color w:val="000000"/>
                <w:sz w:val="18"/>
                <w:szCs w:val="18"/>
              </w:rPr>
              <w:t>rope/{serial}/</w:t>
            </w:r>
            <w:r>
              <w:rPr>
                <w:rFonts w:ascii="Times New Roman" w:hAnsi="Times New Roman" w:cs="Times New Roman"/>
                <w:color w:val="000000"/>
                <w:sz w:val="18"/>
                <w:szCs w:val="18"/>
              </w:rPr>
              <w:t>control</w:t>
            </w:r>
          </w:p>
          <w:p w14:paraId="24DDDA71" w14:textId="3C0BC8B1"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6E11DC8B"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lastRenderedPageBreak/>
              <w:t xml:space="preserve">    </w:t>
            </w:r>
            <w:r w:rsidRPr="005314ED">
              <w:rPr>
                <w:rFonts w:ascii="Times New Roman" w:hAnsi="Times New Roman" w:cs="Times New Roman"/>
                <w:b/>
                <w:bCs/>
                <w:color w:val="008000"/>
                <w:sz w:val="18"/>
                <w:szCs w:val="18"/>
              </w:rPr>
              <w:t>"action"</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MOVE"</w:t>
            </w:r>
            <w:r w:rsidRPr="005314ED">
              <w:rPr>
                <w:rFonts w:ascii="Times New Roman" w:hAnsi="Times New Roman" w:cs="Times New Roman"/>
                <w:sz w:val="18"/>
                <w:szCs w:val="18"/>
              </w:rPr>
              <w:t>,</w:t>
            </w:r>
          </w:p>
          <w:p w14:paraId="3E46A2E1"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parameters"</w:t>
            </w:r>
            <w:r w:rsidRPr="005314ED">
              <w:rPr>
                <w:rFonts w:ascii="Times New Roman" w:hAnsi="Times New Roman" w:cs="Times New Roman"/>
                <w:sz w:val="18"/>
                <w:szCs w:val="18"/>
              </w:rPr>
              <w:t>: {</w:t>
            </w:r>
          </w:p>
          <w:p w14:paraId="36E3583F"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direction"</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FORWARD"</w:t>
            </w:r>
            <w:r w:rsidRPr="005314ED">
              <w:rPr>
                <w:rFonts w:ascii="Times New Roman" w:hAnsi="Times New Roman" w:cs="Times New Roman"/>
                <w:sz w:val="18"/>
                <w:szCs w:val="18"/>
              </w:rPr>
              <w:t>,</w:t>
            </w:r>
          </w:p>
          <w:p w14:paraId="4ABD3FCE"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distance"</w:t>
            </w:r>
            <w:r w:rsidRPr="005314ED">
              <w:rPr>
                <w:rFonts w:ascii="Times New Roman" w:hAnsi="Times New Roman" w:cs="Times New Roman"/>
                <w:sz w:val="18"/>
                <w:szCs w:val="18"/>
              </w:rPr>
              <w:t xml:space="preserve">: </w:t>
            </w:r>
            <w:r w:rsidRPr="005314ED">
              <w:rPr>
                <w:rFonts w:ascii="Times New Roman" w:hAnsi="Times New Roman" w:cs="Times New Roman"/>
                <w:color w:val="0070C0"/>
                <w:sz w:val="18"/>
                <w:szCs w:val="18"/>
              </w:rPr>
              <w:t>120.0</w:t>
            </w:r>
          </w:p>
          <w:p w14:paraId="59459049"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p>
          <w:p w14:paraId="5CBD212D"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0EEF83E1" w14:textId="1F65F111" w:rsidR="00F724E8" w:rsidRPr="005314ED" w:rsidRDefault="00F724E8" w:rsidP="00CC362F">
            <w:pPr>
              <w:rPr>
                <w:color w:val="0070C0"/>
                <w:sz w:val="18"/>
                <w:szCs w:val="18"/>
              </w:rPr>
            </w:pPr>
          </w:p>
        </w:tc>
        <w:tc>
          <w:tcPr>
            <w:tcW w:w="1154" w:type="pct"/>
            <w:tcBorders>
              <w:top w:val="nil"/>
              <w:left w:val="nil"/>
              <w:bottom w:val="single" w:sz="4" w:space="0" w:color="auto"/>
              <w:right w:val="single" w:sz="4" w:space="0" w:color="auto"/>
            </w:tcBorders>
            <w:shd w:val="clear" w:color="auto" w:fill="auto"/>
            <w:noWrap/>
            <w:vAlign w:val="center"/>
            <w:hideMark/>
          </w:tcPr>
          <w:p w14:paraId="15A2FE3F" w14:textId="3AB377FB" w:rsidR="00F724E8" w:rsidRPr="008F7375" w:rsidRDefault="005314ED" w:rsidP="00CC362F">
            <w:pPr>
              <w:rPr>
                <w:color w:val="000000"/>
                <w:sz w:val="18"/>
                <w:szCs w:val="18"/>
              </w:rPr>
            </w:pPr>
            <w:r w:rsidRPr="008A08B4">
              <w:rPr>
                <w:b/>
                <w:bCs/>
                <w:color w:val="BA2121"/>
                <w:sz w:val="18"/>
                <w:szCs w:val="18"/>
              </w:rPr>
              <w:lastRenderedPageBreak/>
              <w:t>MOVE</w:t>
            </w:r>
            <w:r>
              <w:rPr>
                <w:b/>
                <w:bCs/>
                <w:color w:val="BA2121"/>
                <w:sz w:val="18"/>
                <w:szCs w:val="18"/>
              </w:rPr>
              <w:t xml:space="preserve">  </w:t>
            </w:r>
            <w:r w:rsidRPr="008A08B4">
              <w:rPr>
                <w:b/>
                <w:bCs/>
                <w:color w:val="0070C0"/>
                <w:sz w:val="18"/>
                <w:szCs w:val="18"/>
              </w:rPr>
              <w:t>1</w:t>
            </w:r>
            <w:r>
              <w:rPr>
                <w:b/>
                <w:bCs/>
                <w:color w:val="0070C0"/>
                <w:sz w:val="18"/>
                <w:szCs w:val="18"/>
              </w:rPr>
              <w:t>2</w:t>
            </w:r>
            <w:r w:rsidRPr="008A08B4">
              <w:rPr>
                <w:b/>
                <w:bCs/>
                <w:color w:val="0070C0"/>
                <w:sz w:val="18"/>
                <w:szCs w:val="18"/>
              </w:rPr>
              <w:t>0.0</w:t>
            </w:r>
          </w:p>
        </w:tc>
        <w:tc>
          <w:tcPr>
            <w:tcW w:w="2155" w:type="pct"/>
            <w:tcBorders>
              <w:top w:val="nil"/>
              <w:left w:val="nil"/>
              <w:bottom w:val="single" w:sz="4" w:space="0" w:color="auto"/>
              <w:right w:val="single" w:sz="4" w:space="0" w:color="auto"/>
            </w:tcBorders>
            <w:shd w:val="clear" w:color="auto" w:fill="auto"/>
            <w:noWrap/>
            <w:vAlign w:val="center"/>
            <w:hideMark/>
          </w:tcPr>
          <w:p w14:paraId="5297C43A" w14:textId="09C0CEB7" w:rsidR="005314ED" w:rsidRDefault="005314ED" w:rsidP="00CC362F">
            <w:pPr>
              <w:rPr>
                <w:color w:val="000000"/>
                <w:sz w:val="18"/>
                <w:szCs w:val="18"/>
              </w:rPr>
            </w:pPr>
            <w:r>
              <w:rPr>
                <w:color w:val="000000"/>
                <w:sz w:val="18"/>
                <w:szCs w:val="18"/>
              </w:rPr>
              <w:t>rope/{serial}/events</w:t>
            </w:r>
          </w:p>
          <w:p w14:paraId="019B7612" w14:textId="77777777" w:rsidR="00F724E8" w:rsidRDefault="005314ED" w:rsidP="00CC362F">
            <w:pPr>
              <w:rPr>
                <w:color w:val="000000"/>
                <w:sz w:val="18"/>
                <w:szCs w:val="18"/>
              </w:rPr>
            </w:pPr>
            <w:r>
              <w:rPr>
                <w:color w:val="000000"/>
                <w:sz w:val="18"/>
                <w:szCs w:val="18"/>
              </w:rPr>
              <w:t>rope/{serial}/events/move</w:t>
            </w:r>
          </w:p>
          <w:p w14:paraId="440D42E4"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lastRenderedPageBreak/>
              <w:t>{</w:t>
            </w:r>
          </w:p>
          <w:p w14:paraId="4BCC0111" w14:textId="3D212AEF"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r>
              <w:rPr>
                <w:rFonts w:ascii="Times New Roman" w:hAnsi="Times New Roman" w:cs="Times New Roman"/>
                <w:b/>
                <w:bCs/>
                <w:color w:val="008000"/>
                <w:sz w:val="18"/>
                <w:szCs w:val="18"/>
              </w:rPr>
              <w:t>type</w:t>
            </w:r>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MOVE"</w:t>
            </w:r>
            <w:r w:rsidRPr="005314ED">
              <w:rPr>
                <w:rFonts w:ascii="Times New Roman" w:hAnsi="Times New Roman" w:cs="Times New Roman"/>
                <w:sz w:val="18"/>
                <w:szCs w:val="18"/>
              </w:rPr>
              <w:t>,</w:t>
            </w:r>
          </w:p>
          <w:p w14:paraId="6C51BF1E"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parameters"</w:t>
            </w:r>
            <w:r w:rsidRPr="005314ED">
              <w:rPr>
                <w:rFonts w:ascii="Times New Roman" w:hAnsi="Times New Roman" w:cs="Times New Roman"/>
                <w:sz w:val="18"/>
                <w:szCs w:val="18"/>
              </w:rPr>
              <w:t>: {</w:t>
            </w:r>
          </w:p>
          <w:p w14:paraId="171DC8DA"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direction"</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FORWARD"</w:t>
            </w:r>
            <w:r w:rsidRPr="005314ED">
              <w:rPr>
                <w:rFonts w:ascii="Times New Roman" w:hAnsi="Times New Roman" w:cs="Times New Roman"/>
                <w:sz w:val="18"/>
                <w:szCs w:val="18"/>
              </w:rPr>
              <w:t>,</w:t>
            </w:r>
          </w:p>
          <w:p w14:paraId="6CAF1CD9"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distance"</w:t>
            </w:r>
            <w:r w:rsidRPr="005314ED">
              <w:rPr>
                <w:rFonts w:ascii="Times New Roman" w:hAnsi="Times New Roman" w:cs="Times New Roman"/>
                <w:sz w:val="18"/>
                <w:szCs w:val="18"/>
              </w:rPr>
              <w:t xml:space="preserve">: </w:t>
            </w:r>
            <w:r w:rsidRPr="005314ED">
              <w:rPr>
                <w:rFonts w:ascii="Times New Roman" w:hAnsi="Times New Roman" w:cs="Times New Roman"/>
                <w:color w:val="0070C0"/>
                <w:sz w:val="18"/>
                <w:szCs w:val="18"/>
              </w:rPr>
              <w:t>120.0</w:t>
            </w:r>
          </w:p>
          <w:p w14:paraId="14F29FE1"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p>
          <w:p w14:paraId="29007082" w14:textId="12D538B9" w:rsidR="00B56068" w:rsidRPr="00B56068"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tc>
      </w:tr>
    </w:tbl>
    <w:p w14:paraId="6FBF6568" w14:textId="77777777" w:rsidR="00F724E8" w:rsidRDefault="00F724E8" w:rsidP="001B155E">
      <w:pPr>
        <w:spacing w:before="240" w:after="240" w:line="360" w:lineRule="auto"/>
        <w:ind w:firstLine="709"/>
        <w:jc w:val="both"/>
      </w:pPr>
    </w:p>
    <w:p w14:paraId="56674CCD" w14:textId="220D3538" w:rsidR="00C80255" w:rsidRDefault="00C7274C" w:rsidP="001B155E">
      <w:pPr>
        <w:spacing w:before="240" w:after="240" w:line="360" w:lineRule="auto"/>
        <w:ind w:firstLine="709"/>
        <w:jc w:val="both"/>
      </w:pPr>
      <w:r>
        <w:t>Phasellus et ligula hendrerit, condimentum metus sit amet, lacinia metus. Maecenas in augue non mauris porta faucibus. Nullam vel suscipit urna. Duis volutpat posuere ligula malesuada ultrices. Integer porta, risus vitae ultricies condimentum, mauris sapien molestie erat, et malesuada ligula lacus at metus. Duis et ante ut mi elementum iaculis.</w:t>
      </w:r>
    </w:p>
    <w:p w14:paraId="521E4E86" w14:textId="61E2DC09" w:rsidR="00C7274C" w:rsidRDefault="00C7274C" w:rsidP="00C7274C">
      <w:pPr>
        <w:pStyle w:val="Ttulo3"/>
        <w:numPr>
          <w:ilvl w:val="2"/>
          <w:numId w:val="2"/>
        </w:numPr>
      </w:pPr>
      <w:r>
        <w:t>Aplica</w:t>
      </w:r>
      <w:r w:rsidR="00A96B5A">
        <w:t xml:space="preserve">tivo </w:t>
      </w:r>
      <w:r w:rsidR="0021594F">
        <w:t>de testes</w:t>
      </w:r>
    </w:p>
    <w:p w14:paraId="4B37DE96" w14:textId="77777777" w:rsidR="00CC3306" w:rsidRDefault="00C7274C" w:rsidP="00DA6805">
      <w:pPr>
        <w:spacing w:before="240" w:after="240" w:line="360" w:lineRule="auto"/>
        <w:ind w:firstLine="709"/>
        <w:jc w:val="both"/>
      </w:pPr>
      <w:r>
        <w:t>Vestibulum eu consequat tellus, et eleifend sem. In mauris ligula, fermentum sit amet odio sed, finibus egestas felis. Etiam commodo id arcu vel pellentesque. Lorem ipsum dolor sit amet, consectetur adipiscing elit. Cras imperdiet sapien ipsum, ac consequat orci fermentum a.</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1EAF94C6" w:rsidR="00CC3306" w:rsidRDefault="00CC3306" w:rsidP="00CC3306">
      <w:pPr>
        <w:pStyle w:val="RtulodeFigura"/>
      </w:pPr>
      <w:r>
        <w:t xml:space="preserve">Figura </w:t>
      </w:r>
      <w:r>
        <w:fldChar w:fldCharType="begin"/>
      </w:r>
      <w:r>
        <w:instrText xml:space="preserve"> SEQ Figura \* ARABIC </w:instrText>
      </w:r>
      <w:r>
        <w:fldChar w:fldCharType="separate"/>
      </w:r>
      <w:r w:rsidR="002365E1">
        <w:rPr>
          <w:noProof/>
        </w:rPr>
        <w:t>13</w:t>
      </w:r>
      <w:r>
        <w:fldChar w:fldCharType="end"/>
      </w:r>
      <w:r>
        <w:t xml:space="preserve">. </w:t>
      </w:r>
      <w:r w:rsidR="00A36B93">
        <w:t>Protótipo da t</w:t>
      </w:r>
      <w:r>
        <w:t>ela inicial do aplicativo Smart RoPE</w:t>
      </w:r>
    </w:p>
    <w:p w14:paraId="3290986B" w14:textId="07606C09" w:rsidR="00A36B93" w:rsidRDefault="00A36B93" w:rsidP="00A36B93">
      <w:pPr>
        <w:pStyle w:val="Imagem"/>
      </w:pPr>
      <w:r>
        <w:lastRenderedPageBreak/>
        <w:drawing>
          <wp:inline distT="0" distB="0" distL="0" distR="0" wp14:anchorId="19D4CB16" wp14:editId="02F01E2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703419F5" w14:textId="7901614B" w:rsidR="00A36B93" w:rsidRDefault="00A36B93" w:rsidP="00A36B93">
      <w:pPr>
        <w:pStyle w:val="RtulodeFigura"/>
      </w:pPr>
      <w:r>
        <w:t xml:space="preserve">Figura </w:t>
      </w:r>
      <w:r>
        <w:fldChar w:fldCharType="begin"/>
      </w:r>
      <w:r>
        <w:instrText xml:space="preserve"> SEQ Figura \* ARABIC </w:instrText>
      </w:r>
      <w:r>
        <w:fldChar w:fldCharType="separate"/>
      </w:r>
      <w:r w:rsidR="002365E1">
        <w:rPr>
          <w:noProof/>
        </w:rPr>
        <w:t>14</w:t>
      </w:r>
      <w:r>
        <w:fldChar w:fldCharType="end"/>
      </w:r>
      <w:r>
        <w:t>. Protótipo da tela de gerenciamento de unidade do aplicativo Smart RoPE</w:t>
      </w:r>
    </w:p>
    <w:p w14:paraId="0BF6C6D5" w14:textId="4A1A9213" w:rsidR="001B155E" w:rsidRDefault="00C7274C" w:rsidP="00DA6805">
      <w:pPr>
        <w:spacing w:before="240" w:after="240" w:line="360" w:lineRule="auto"/>
        <w:ind w:firstLine="709"/>
        <w:jc w:val="both"/>
      </w:pPr>
      <w:r>
        <w:t>Donec a dui risus. Sed felis mauris, viverra ac dignissim non, volutpat at massa. Donec tortor diam, posuere sit amet congue ut, venenatis rhoncus enim. Morbi quis volutpat mauris, et porta est. Curabitur dignissim ante urna, ac tempus ex sodales quis. Proin ullamcorper a augue at sagittis.</w:t>
      </w:r>
    </w:p>
    <w:p w14:paraId="1D8AF5E7" w14:textId="77777777" w:rsidR="00DA6805" w:rsidRDefault="00DA6805">
      <w:pPr>
        <w:spacing w:before="240" w:after="240" w:line="360" w:lineRule="auto"/>
        <w:ind w:firstLine="709"/>
        <w:jc w:val="both"/>
      </w:pPr>
    </w:p>
    <w:bookmarkEnd w:id="20"/>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r>
                    <w:rPr>
                      <w:b/>
                      <w:sz w:val="20"/>
                      <w:szCs w:val="20"/>
                    </w:rPr>
                    <w:t>Fev</w:t>
                  </w:r>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r>
                    <w:rPr>
                      <w:b/>
                      <w:sz w:val="20"/>
                      <w:szCs w:val="20"/>
                    </w:rPr>
                    <w:t>Abr</w:t>
                  </w:r>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r>
                    <w:rPr>
                      <w:b/>
                      <w:sz w:val="20"/>
                      <w:szCs w:val="20"/>
                    </w:rPr>
                    <w:t>Jun</w:t>
                  </w:r>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r>
                    <w:rPr>
                      <w:b/>
                      <w:sz w:val="20"/>
                      <w:szCs w:val="20"/>
                    </w:rPr>
                    <w:t>Jul</w:t>
                  </w:r>
                </w:p>
              </w:tc>
              <w:tc>
                <w:tcPr>
                  <w:tcW w:w="715" w:type="dxa"/>
                </w:tcPr>
                <w:p w14:paraId="51570D90" w14:textId="77777777" w:rsidR="00401310" w:rsidRDefault="0080455C">
                  <w:pPr>
                    <w:jc w:val="center"/>
                    <w:rPr>
                      <w:b/>
                      <w:sz w:val="20"/>
                      <w:szCs w:val="20"/>
                    </w:rPr>
                  </w:pPr>
                  <w:r>
                    <w:rPr>
                      <w:b/>
                      <w:sz w:val="20"/>
                      <w:szCs w:val="20"/>
                    </w:rPr>
                    <w:t>Ago</w:t>
                  </w:r>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r>
                    <w:rPr>
                      <w:b/>
                      <w:sz w:val="20"/>
                      <w:szCs w:val="20"/>
                    </w:rPr>
                    <w:t>Nov</w:t>
                  </w:r>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lastRenderedPageBreak/>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66" w:name="_3rdcrjn" w:colFirst="0" w:colLast="0"/>
      <w:bookmarkEnd w:id="66"/>
      <w:r>
        <w:rPr>
          <w:b/>
          <w:smallCaps/>
          <w:sz w:val="32"/>
          <w:szCs w:val="32"/>
        </w:rPr>
        <w:t>R</w:t>
      </w:r>
      <w:r>
        <w:rPr>
          <w:b/>
          <w:smallCaps/>
          <w:color w:val="000000"/>
          <w:sz w:val="32"/>
          <w:szCs w:val="32"/>
        </w:rPr>
        <w:t>EFERÊNCIAS</w:t>
      </w:r>
    </w:p>
    <w:p w14:paraId="51D7EF50" w14:textId="77777777" w:rsidR="00DA6F41" w:rsidRPr="00DA6F41" w:rsidRDefault="00530F78" w:rsidP="00DA6F41">
      <w:pPr>
        <w:pStyle w:val="Bibliografia"/>
      </w:pPr>
      <w:r>
        <w:rPr>
          <w:smallCaps/>
          <w:color w:val="000000"/>
          <w:szCs w:val="32"/>
        </w:rPr>
        <w:fldChar w:fldCharType="begin"/>
      </w:r>
      <w:r w:rsidR="00D736F5">
        <w:rPr>
          <w:smallCaps/>
          <w:color w:val="000000"/>
          <w:szCs w:val="32"/>
        </w:rPr>
        <w:instrText xml:space="preserve"> ADDIN ZOTERO_BIBL {"uncited":[],"omitted":[],"custom":[]} CSL_BIBLIOGRAPHY </w:instrText>
      </w:r>
      <w:r>
        <w:rPr>
          <w:smallCaps/>
          <w:color w:val="000000"/>
          <w:szCs w:val="32"/>
        </w:rPr>
        <w:fldChar w:fldCharType="separate"/>
      </w:r>
      <w:r w:rsidR="00DA6F41" w:rsidRPr="00DA6F41">
        <w:t xml:space="preserve">BHAWIYUGA, A.; DATA, M.; WARDA, A. </w:t>
      </w:r>
      <w:r w:rsidR="00DA6F41" w:rsidRPr="00DA6F41">
        <w:rPr>
          <w:b/>
          <w:bCs/>
        </w:rPr>
        <w:t>Architectural design of token based authentication of MQTT protocol in constrained IoT device</w:t>
      </w:r>
      <w:r w:rsidR="00DA6F41" w:rsidRPr="00DA6F41">
        <w:t xml:space="preserve">. 2017 11th International Conference on Telecommunication Systems Services and Applications (TSSA). </w:t>
      </w:r>
      <w:r w:rsidR="00DA6F41" w:rsidRPr="00DA6F41">
        <w:rPr>
          <w:b/>
          <w:bCs/>
        </w:rPr>
        <w:t>Anais</w:t>
      </w:r>
      <w:r w:rsidR="00DA6F41" w:rsidRPr="00DA6F41">
        <w:t>... In: 2017 11TH INTERNATIONAL CONFERENCE ON TELECOMMUNICATION SYSTEMS SERVICES AND APPLICATIONS (TSSA). Lombok: IEEE, out. 2017. Disponível em: &lt;http://ieeexplore.ieee.org/document/8272933/&gt;. Acesso em: 6 dez. 2020</w:t>
      </w:r>
    </w:p>
    <w:p w14:paraId="6404A567" w14:textId="77777777" w:rsidR="00DA6F41" w:rsidRPr="00DA6F41" w:rsidRDefault="00DA6F41" w:rsidP="00DA6F41">
      <w:pPr>
        <w:pStyle w:val="Bibliografia"/>
      </w:pPr>
      <w:r w:rsidRPr="00DA6F41">
        <w:t xml:space="preserve">COLOMBO, S. et al. </w:t>
      </w:r>
      <w:r w:rsidRPr="00DA6F41">
        <w:rPr>
          <w:b/>
          <w:bCs/>
        </w:rPr>
        <w:t>Dolphin Sam: A Smart Pet for Children with Intellectual Disability</w:t>
      </w:r>
      <w:r w:rsidRPr="00DA6F41">
        <w:t xml:space="preserve">. Proceedings of the International Working Conference on Advanced Visual Interfaces - AVI ’16. </w:t>
      </w:r>
      <w:r w:rsidRPr="00DA6F41">
        <w:rPr>
          <w:b/>
          <w:bCs/>
        </w:rPr>
        <w:t>Anais</w:t>
      </w:r>
      <w:r w:rsidRPr="00DA6F41">
        <w:t>... In: THE INTERNATIONAL WORKING CONFERENCE. Bari, Italy: ACM Press, 2016. Disponível em: &lt;http://dl.acm.org/citation.cfm?doid=2909132.2926090&gt;. Acesso em: 5 dez. 2020</w:t>
      </w:r>
    </w:p>
    <w:p w14:paraId="214A5C5A" w14:textId="77777777" w:rsidR="00DA6F41" w:rsidRPr="00DA6F41" w:rsidRDefault="00DA6F41" w:rsidP="00DA6F41">
      <w:pPr>
        <w:pStyle w:val="Bibliografia"/>
      </w:pPr>
      <w:r w:rsidRPr="00DA6F41">
        <w:t xml:space="preserve">ESPRESSIF. </w:t>
      </w:r>
      <w:r w:rsidRPr="00DA6F41">
        <w:rPr>
          <w:b/>
          <w:bCs/>
        </w:rPr>
        <w:t>ESP8266EX Datasheet</w:t>
      </w:r>
      <w:r w:rsidRPr="00DA6F41">
        <w:t>Espressif, , 2020. . Disponível em: &lt;https://www.espressif.com/sites/default/files/documentation/0a-esp8266ex_datasheet_en.pdf&gt;. Acesso em: 5 dez. 2020</w:t>
      </w:r>
    </w:p>
    <w:p w14:paraId="3CC5ACCE" w14:textId="77777777" w:rsidR="00DA6F41" w:rsidRPr="00DA6F41" w:rsidRDefault="00DA6F41" w:rsidP="00DA6F41">
      <w:pPr>
        <w:pStyle w:val="Bibliografia"/>
      </w:pPr>
      <w:r w:rsidRPr="00DA6F41">
        <w:t xml:space="preserve">HWANG, H. C.; PARK, J.; SHON, J. G. Design and Implementation of a Reliable Message Transmission System Based on MQTT Protocol in IoT. </w:t>
      </w:r>
      <w:r w:rsidRPr="00DA6F41">
        <w:rPr>
          <w:b/>
          <w:bCs/>
        </w:rPr>
        <w:t>Wireless Personal Communications</w:t>
      </w:r>
      <w:r w:rsidRPr="00DA6F41">
        <w:t xml:space="preserve">, v. 91, n. 4, p. 1765–1777, dez. 2016. </w:t>
      </w:r>
    </w:p>
    <w:p w14:paraId="068338F3" w14:textId="77777777" w:rsidR="00DA6F41" w:rsidRPr="00DA6F41" w:rsidRDefault="00DA6F41" w:rsidP="00DA6F41">
      <w:pPr>
        <w:pStyle w:val="Bibliografia"/>
      </w:pPr>
      <w:r w:rsidRPr="00DA6F41">
        <w:t xml:space="preserve">KASHYAP, M.; SHARMA, V.; GUPTA, N. Taking MQTT and NodeMcu to IOT: Communication in Internet of Things. </w:t>
      </w:r>
      <w:r w:rsidRPr="00DA6F41">
        <w:rPr>
          <w:b/>
          <w:bCs/>
        </w:rPr>
        <w:t>Procedia Computer Science</w:t>
      </w:r>
      <w:r w:rsidRPr="00DA6F41">
        <w:t xml:space="preserve">, v. 132, p. 1611–1618, 2018. </w:t>
      </w:r>
    </w:p>
    <w:p w14:paraId="732C7B25" w14:textId="77777777" w:rsidR="00DA6F41" w:rsidRPr="00DA6F41" w:rsidRDefault="00DA6F41" w:rsidP="00DA6F41">
      <w:pPr>
        <w:pStyle w:val="Bibliografia"/>
      </w:pPr>
      <w:r w:rsidRPr="00DA6F41">
        <w:t xml:space="preserve">MANANDHAR, S. MQTT based communication in IoT. p. 56, 31 maio 2017. </w:t>
      </w:r>
    </w:p>
    <w:p w14:paraId="0C7D357A" w14:textId="77777777" w:rsidR="00DA6F41" w:rsidRPr="00DA6F41" w:rsidRDefault="00DA6F41" w:rsidP="00DA6F41">
      <w:pPr>
        <w:pStyle w:val="Bibliografia"/>
      </w:pPr>
      <w:r w:rsidRPr="00DA6F41">
        <w:t xml:space="preserve">MARTINS, V. F. AUTOMAÇÃO RESIDENCIAL USANDO PROTOCOLO MQTT, NODE- RED E MOSQUITTO BROKER COM ESP32 E ESP8266. p. 53, 2019. </w:t>
      </w:r>
    </w:p>
    <w:p w14:paraId="3A7946B0" w14:textId="77777777" w:rsidR="00DA6F41" w:rsidRPr="00DA6F41" w:rsidRDefault="00DA6F41" w:rsidP="00DA6F41">
      <w:pPr>
        <w:pStyle w:val="Bibliografia"/>
      </w:pPr>
      <w:r w:rsidRPr="00DA6F41">
        <w:t xml:space="preserve">MEHTA, M. ESP 8266: A BREAKTHROUGH IN WIRELESS SENSOR NETWORKS AND INTERNET OF THINGS. </w:t>
      </w:r>
      <w:r w:rsidRPr="00DA6F41">
        <w:rPr>
          <w:b/>
          <w:bCs/>
        </w:rPr>
        <w:t>International Journal of Electronics and Communication Engineering &amp; Technology</w:t>
      </w:r>
      <w:r w:rsidRPr="00DA6F41">
        <w:t xml:space="preserve">, v. 6, n. 8, p. 7–11, ago. 2015. </w:t>
      </w:r>
    </w:p>
    <w:p w14:paraId="59999EB5" w14:textId="77777777" w:rsidR="00DA6F41" w:rsidRPr="00DA6F41" w:rsidRDefault="00DA6F41" w:rsidP="00DA6F41">
      <w:pPr>
        <w:pStyle w:val="Bibliografia"/>
      </w:pPr>
      <w:r w:rsidRPr="00DA6F41">
        <w:t xml:space="preserve">MESQUITA, J. et al. </w:t>
      </w:r>
      <w:r w:rsidRPr="00DA6F41">
        <w:rPr>
          <w:b/>
          <w:bCs/>
        </w:rPr>
        <w:t>Assessing the ESP8266 WiFi module for the Internet of Things</w:t>
      </w:r>
      <w:r w:rsidRPr="00DA6F41">
        <w:t xml:space="preserve">. 2018 IEEE 23rd International Conference on Emerging Technologies and Factory Automation (ETFA). </w:t>
      </w:r>
      <w:r w:rsidRPr="00DA6F41">
        <w:rPr>
          <w:b/>
          <w:bCs/>
        </w:rPr>
        <w:t>Anais</w:t>
      </w:r>
      <w:r w:rsidRPr="00DA6F41">
        <w:t>... In: 2018 IEEE 23RD INTERNATIONAL CONFERENCE ON EMERGING TECHNOLOGIES AND FACTORY AUTOMATION (ETFA). Turin: IEEE, set. 2018. Disponível em: &lt;https://ieeexplore.ieee.org/document/8502562/&gt;. Acesso em: 5 dez. 2020</w:t>
      </w:r>
    </w:p>
    <w:p w14:paraId="756A7E9C" w14:textId="77777777" w:rsidR="00DA6F41" w:rsidRPr="00DA6F41" w:rsidRDefault="00DA6F41" w:rsidP="00DA6F41">
      <w:pPr>
        <w:pStyle w:val="Bibliografia"/>
      </w:pPr>
      <w:r w:rsidRPr="00DA6F41">
        <w:t xml:space="preserve">MICROSHIP. </w:t>
      </w:r>
      <w:r w:rsidRPr="00DA6F41">
        <w:rPr>
          <w:b/>
          <w:bCs/>
        </w:rPr>
        <w:t>ESP-01 WiFi Module Version 1.0</w:t>
      </w:r>
      <w:r w:rsidRPr="00DA6F41">
        <w:t xml:space="preserve">Microship, , 2020a. </w:t>
      </w:r>
    </w:p>
    <w:p w14:paraId="1188265A" w14:textId="77777777" w:rsidR="00DA6F41" w:rsidRPr="00DA6F41" w:rsidRDefault="00DA6F41" w:rsidP="00DA6F41">
      <w:pPr>
        <w:pStyle w:val="Bibliografia"/>
      </w:pPr>
      <w:r w:rsidRPr="00DA6F41">
        <w:t xml:space="preserve">MICROSHIP. </w:t>
      </w:r>
      <w:r w:rsidRPr="00DA6F41">
        <w:rPr>
          <w:b/>
          <w:bCs/>
        </w:rPr>
        <w:t>ATmega48A/PA/88A/PA/168A/PA/328/P megaAVR Data Sheet</w:t>
      </w:r>
      <w:r w:rsidRPr="00DA6F41">
        <w:t>Microship, , 2020b. . Disponível em: &lt;https://ww1.microchip.com/downloads/en/DeviceDoc/ATmega48A-PA-88A-PA-168A-PA-328-P-DS-DS40002061B.pdf&gt;. Acesso em: 4 dez. 2020</w:t>
      </w:r>
    </w:p>
    <w:p w14:paraId="2F3411F4" w14:textId="77777777" w:rsidR="00DA6F41" w:rsidRPr="00DA6F41" w:rsidRDefault="00DA6F41" w:rsidP="00DA6F41">
      <w:pPr>
        <w:pStyle w:val="Bibliografia"/>
      </w:pPr>
      <w:r w:rsidRPr="00DA6F41">
        <w:lastRenderedPageBreak/>
        <w:t xml:space="preserve">OASIS MQTT TECHNICAL COMMITTEE. </w:t>
      </w:r>
      <w:r w:rsidRPr="00DA6F41">
        <w:rPr>
          <w:b/>
          <w:bCs/>
        </w:rPr>
        <w:t>MQTT Version 3.1.1</w:t>
      </w:r>
      <w:r w:rsidRPr="00DA6F41">
        <w:t xml:space="preserve">. . Disponível em: &lt;https://docs.oasis-open.org/mqtt/mqtt/v3.1.1/os/mqtt-v3.1.1-os.html&gt;. Acesso em: 9 dez. 2020. </w:t>
      </w:r>
    </w:p>
    <w:p w14:paraId="7BA18D83" w14:textId="77777777" w:rsidR="00DA6F41" w:rsidRPr="00DA6F41" w:rsidRDefault="00DA6F41" w:rsidP="00DA6F41">
      <w:pPr>
        <w:pStyle w:val="Bibliografia"/>
      </w:pPr>
      <w:r w:rsidRPr="00DA6F41">
        <w:t xml:space="preserve">OLIVEIRA, G. M. B. et al. </w:t>
      </w:r>
      <w:r w:rsidRPr="00DA6F41">
        <w:rPr>
          <w:b/>
          <w:bCs/>
        </w:rPr>
        <w:t>Comparison Between MQTT and WebSocket Protocols for IoT Applications Using ESP8266</w:t>
      </w:r>
      <w:r w:rsidRPr="00DA6F41">
        <w:t xml:space="preserve">. 2018 Workshop on Metrology for Industry 4.0 and IoT. </w:t>
      </w:r>
      <w:r w:rsidRPr="00DA6F41">
        <w:rPr>
          <w:b/>
          <w:bCs/>
        </w:rPr>
        <w:t>Anais</w:t>
      </w:r>
      <w:r w:rsidRPr="00DA6F41">
        <w:t>... In: 2018 WORKSHOP ON METROLOGY FOR INDUSTRY 4.0 AND IOT. Brescia: IEEE, abr. 2018. Disponível em: &lt;https://ieeexplore.ieee.org/document/8428348/&gt;. Acesso em: 3 dez. 2020</w:t>
      </w:r>
    </w:p>
    <w:p w14:paraId="7FBECC8D" w14:textId="77777777" w:rsidR="00DA6F41" w:rsidRPr="00DA6F41" w:rsidRDefault="00DA6F41" w:rsidP="00DA6F41">
      <w:pPr>
        <w:pStyle w:val="Bibliografia"/>
      </w:pPr>
      <w:r w:rsidRPr="00DA6F41">
        <w:t xml:space="preserve">PATEL, C.; DOSHI, N. ”A Novel MQTT Security framework In Generic IoT Model”. </w:t>
      </w:r>
      <w:r w:rsidRPr="00DA6F41">
        <w:rPr>
          <w:b/>
          <w:bCs/>
        </w:rPr>
        <w:t>Procedia Computer Science</w:t>
      </w:r>
      <w:r w:rsidRPr="00DA6F41">
        <w:t xml:space="preserve">, v. 171, p. 1399–1408, 2020. </w:t>
      </w:r>
    </w:p>
    <w:p w14:paraId="55BA4810" w14:textId="77777777" w:rsidR="00DA6F41" w:rsidRPr="00DA6F41" w:rsidRDefault="00DA6F41" w:rsidP="00DA6F41">
      <w:pPr>
        <w:pStyle w:val="Bibliografia"/>
      </w:pPr>
      <w:r w:rsidRPr="00DA6F41">
        <w:t xml:space="preserve">PERRONE, G. et al. </w:t>
      </w:r>
      <w:r w:rsidRPr="00DA6F41">
        <w:rPr>
          <w:b/>
          <w:bCs/>
        </w:rPr>
        <w:t>The Day After Mirai: A Survey on MQTT Security Solutions After the Largest Cyber-attack Carried Out through an Army of IoT Devices:</w:t>
      </w:r>
      <w:r w:rsidRPr="00DA6F41">
        <w:t xml:space="preserve"> Proceedings of the  2nd International Conference on Internet of Things, Big Data and Security. </w:t>
      </w:r>
      <w:r w:rsidRPr="00DA6F41">
        <w:rPr>
          <w:b/>
          <w:bCs/>
        </w:rPr>
        <w:t>Anais</w:t>
      </w:r>
      <w:r w:rsidRPr="00DA6F41">
        <w:t>... In: 2ND INTERNATIONAL CONFERENCE ON INTERNET OF THINGS, BIG DATA AND SECURITY. Porto, Portugal: SCITEPRESS - Science and Technology Publications, 2017. Disponível em: &lt;http://www.scitepress.org/DigitalLibrary/Link.aspx?doi=10.5220/0006287302460253&gt;. Acesso em: 6 dez. 2020</w:t>
      </w:r>
    </w:p>
    <w:p w14:paraId="666B7DFA" w14:textId="77777777" w:rsidR="00DA6F41" w:rsidRPr="00DA6F41" w:rsidRDefault="00DA6F41" w:rsidP="00DA6F41">
      <w:pPr>
        <w:pStyle w:val="Bibliografia"/>
      </w:pPr>
      <w:r w:rsidRPr="00DA6F41">
        <w:t xml:space="preserve">RAABE, A. et al. </w:t>
      </w:r>
      <w:r w:rsidRPr="00DA6F41">
        <w:rPr>
          <w:b/>
          <w:bCs/>
        </w:rPr>
        <w:t>RoPE - Brinquedo de Programar e Plataforma de Aprender</w:t>
      </w:r>
      <w:r w:rsidRPr="00DA6F41">
        <w:t>. . In: XXIII WORKSHOP DE INFORMÁTICA NA ESCOLA. Recife, Pernambuco, Brasil: 27 out. 2017. Disponível em: &lt;http://www.br-ie.org/pub/index.php/wie/article/view/7349&gt;. Acesso em: 5 dez. 2020</w:t>
      </w:r>
    </w:p>
    <w:p w14:paraId="44CCDCCD" w14:textId="77777777" w:rsidR="00DA6F41" w:rsidRPr="00DA6F41" w:rsidRDefault="00DA6F41" w:rsidP="00DA6F41">
      <w:pPr>
        <w:pStyle w:val="Bibliografia"/>
      </w:pPr>
      <w:r w:rsidRPr="00DA6F41">
        <w:t xml:space="preserve">SAHADEVAN, A. et al. </w:t>
      </w:r>
      <w:r w:rsidRPr="00DA6F41">
        <w:rPr>
          <w:b/>
          <w:bCs/>
        </w:rPr>
        <w:t>An Offline Online Strategy for IoT Using MQTT</w:t>
      </w:r>
      <w:r w:rsidRPr="00DA6F41">
        <w:t xml:space="preserve">. 2017 IEEE 4th International Conference on Cyber Security and Cloud Computing (CSCloud). </w:t>
      </w:r>
      <w:r w:rsidRPr="00DA6F41">
        <w:rPr>
          <w:b/>
          <w:bCs/>
        </w:rPr>
        <w:t>Anais</w:t>
      </w:r>
      <w:r w:rsidRPr="00DA6F41">
        <w:t>... In: 2017 IEEE 4TH INTERNATIONAL CONFERENCE ON CYBER SECURITY AND CLOUD COMPUTING (CSCLOUD). New York, NY, USA: IEEE, jun. 2017. Disponível em: &lt;http://ieeexplore.ieee.org/document/7987225/&gt;. Acesso em: 3 dez. 2020</w:t>
      </w:r>
    </w:p>
    <w:p w14:paraId="023F7D6B" w14:textId="77777777" w:rsidR="00DA6F41" w:rsidRPr="00DA6F41" w:rsidRDefault="00DA6F41" w:rsidP="00DA6F41">
      <w:pPr>
        <w:pStyle w:val="Bibliografia"/>
      </w:pPr>
      <w:r w:rsidRPr="00DA6F41">
        <w:t xml:space="preserve">SHIN, S. et al. </w:t>
      </w:r>
      <w:r w:rsidRPr="00DA6F41">
        <w:rPr>
          <w:b/>
          <w:bCs/>
        </w:rPr>
        <w:t>A security framework for MQTT</w:t>
      </w:r>
      <w:r w:rsidRPr="00DA6F41">
        <w:t xml:space="preserve">. 2016 IEEE Conference on Communications and Network Security (CNS). </w:t>
      </w:r>
      <w:r w:rsidRPr="00DA6F41">
        <w:rPr>
          <w:b/>
          <w:bCs/>
        </w:rPr>
        <w:t>Anais</w:t>
      </w:r>
      <w:r w:rsidRPr="00DA6F41">
        <w:t>... In: 2016 IEEE CONFERENCE ON COMMUNICATIONS AND NETWORK SECURITY (CNS). Philadelphia, PA, USA: IEEE, out. 2016. Disponível em: &lt;http://ieeexplore.ieee.org/document/7860532/&gt;. Acesso em: 6 dez. 2020</w:t>
      </w:r>
    </w:p>
    <w:p w14:paraId="58BB1649" w14:textId="77777777" w:rsidR="00DA6F41" w:rsidRPr="00DA6F41" w:rsidRDefault="00DA6F41" w:rsidP="00DA6F41">
      <w:pPr>
        <w:pStyle w:val="Bibliografia"/>
      </w:pPr>
      <w:r w:rsidRPr="00DA6F41">
        <w:t xml:space="preserve">SHINHO LEE et al. </w:t>
      </w:r>
      <w:r w:rsidRPr="00DA6F41">
        <w:rPr>
          <w:b/>
          <w:bCs/>
        </w:rPr>
        <w:t>Correlation analysis of MQTT loss and delay according to QoS level</w:t>
      </w:r>
      <w:r w:rsidRPr="00DA6F41">
        <w:t xml:space="preserve">. The International Conference on Information Networking 2013 (ICOIN). </w:t>
      </w:r>
      <w:r w:rsidRPr="00DA6F41">
        <w:rPr>
          <w:b/>
          <w:bCs/>
        </w:rPr>
        <w:t>Anais</w:t>
      </w:r>
      <w:r w:rsidRPr="00DA6F41">
        <w:t>... In: 2013 INTERNATIONAL CONFERENCE ON INFORMATION NETWORKING (ICOIN). Bangkok: IEEE, jan. 2013. Disponível em: &lt;http://ieeexplore.ieee.org/document/6496715/&gt;. Acesso em: 3 dez. 2020</w:t>
      </w:r>
    </w:p>
    <w:p w14:paraId="1C52D301" w14:textId="77777777" w:rsidR="00DA6F41" w:rsidRPr="00DA6F41" w:rsidRDefault="00DA6F41" w:rsidP="00DA6F41">
      <w:pPr>
        <w:pStyle w:val="Bibliografia"/>
      </w:pPr>
      <w:r w:rsidRPr="00DA6F41">
        <w:t xml:space="preserve">SINGH, M. et al. </w:t>
      </w:r>
      <w:r w:rsidRPr="00DA6F41">
        <w:rPr>
          <w:b/>
          <w:bCs/>
        </w:rPr>
        <w:t>Secure MQTT for Internet of Things (IoT)</w:t>
      </w:r>
      <w:r w:rsidRPr="00DA6F41">
        <w:t xml:space="preserve">. 2015 Fifth International Conference on Communication Systems and Network Technologies. </w:t>
      </w:r>
      <w:r w:rsidRPr="00DA6F41">
        <w:rPr>
          <w:b/>
          <w:bCs/>
        </w:rPr>
        <w:t>Anais</w:t>
      </w:r>
      <w:r w:rsidRPr="00DA6F41">
        <w:t>... In: 2015 FIFTH INTERNATIONAL CONFERENCE ON COMMUNICATION SYSTEMS AND NETWORK TECHNOLOGIES (CSNT). Gwalior, India: IEEE, abr. 2015. Disponível em: &lt;http://ieeexplore.ieee.org/document/7280018/&gt;. Acesso em: 6 dez. 2020</w:t>
      </w:r>
    </w:p>
    <w:p w14:paraId="307587BC" w14:textId="77777777" w:rsidR="00DA6F41" w:rsidRPr="00DA6F41" w:rsidRDefault="00DA6F41" w:rsidP="00DA6F41">
      <w:pPr>
        <w:pStyle w:val="Bibliografia"/>
      </w:pPr>
      <w:r w:rsidRPr="00DA6F41">
        <w:lastRenderedPageBreak/>
        <w:t xml:space="preserve">SONI, D.; MAKWANA, A. A SURVEY ON MQTT: A PROTOCOL OF INTERNET OF THINGS (IOT). p. 5, 2017. </w:t>
      </w:r>
    </w:p>
    <w:p w14:paraId="27E4FDE2" w14:textId="77777777" w:rsidR="00DA6F41" w:rsidRPr="00DA6F41" w:rsidRDefault="00DA6F41" w:rsidP="00DA6F41">
      <w:pPr>
        <w:pStyle w:val="Bibliografia"/>
      </w:pPr>
      <w:r w:rsidRPr="00DA6F41">
        <w:t xml:space="preserve">TORRES, A. B. B.; ROCHA, A. R.; DE SOUZA, J. N. Análise de Desempenho de Brokers MQTT em Sistema de Baixo Custo. p. 12, 2016. </w:t>
      </w:r>
    </w:p>
    <w:p w14:paraId="16EC7EA0" w14:textId="77777777" w:rsidR="00DA6F41" w:rsidRPr="00DA6F41" w:rsidRDefault="00DA6F41" w:rsidP="00DA6F41">
      <w:pPr>
        <w:pStyle w:val="Bibliografia"/>
      </w:pPr>
      <w:r w:rsidRPr="00DA6F41">
        <w:t xml:space="preserve">WEHNER, P.; PIBERGER, C.; GOHRINGER, D. </w:t>
      </w:r>
      <w:r w:rsidRPr="00DA6F41">
        <w:rPr>
          <w:b/>
          <w:bCs/>
        </w:rPr>
        <w:t>Using JSON to manage communication between services in the Internet of Things</w:t>
      </w:r>
      <w:r w:rsidRPr="00DA6F41">
        <w:t xml:space="preserve">. 2014 9th International Symposium on Reconfigurable and Communication-Centric Systems-on-Chip (ReCoSoC). </w:t>
      </w:r>
      <w:r w:rsidRPr="00DA6F41">
        <w:rPr>
          <w:b/>
          <w:bCs/>
        </w:rPr>
        <w:t>Anais</w:t>
      </w:r>
      <w:r w:rsidRPr="00DA6F41">
        <w:t>... In: 2014 9TH INTERNATIONAL SYMPOSIUM ON RECONFIGURABLE AND COMMUNICATION-CENTRIC SYSTEMS-ON-CHIP (RECOSOC). Montpellier, France: IEEE, maio 2014. Disponível em: &lt;http://ieeexplore.ieee.org/document/6861361/&gt;. Acesso em: 9 dez. 2020</w:t>
      </w:r>
    </w:p>
    <w:p w14:paraId="4F899FE9" w14:textId="0746652D" w:rsidR="00530F78" w:rsidRDefault="00530F78" w:rsidP="00A015DB">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C2715" w14:textId="77777777" w:rsidR="00B0785B" w:rsidRDefault="00B0785B">
      <w:r>
        <w:separator/>
      </w:r>
    </w:p>
  </w:endnote>
  <w:endnote w:type="continuationSeparator" w:id="0">
    <w:p w14:paraId="520AA89D" w14:textId="77777777" w:rsidR="00B0785B" w:rsidRDefault="00B07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ource Sans Pro Black">
    <w:charset w:val="00"/>
    <w:family w:val="swiss"/>
    <w:pitch w:val="variable"/>
    <w:sig w:usb0="600002F7" w:usb1="02000001" w:usb2="00000000" w:usb3="00000000" w:csb0="0000019F"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67DA84" w14:textId="77777777" w:rsidR="00B0785B" w:rsidRDefault="00B0785B">
      <w:r>
        <w:separator/>
      </w:r>
    </w:p>
  </w:footnote>
  <w:footnote w:type="continuationSeparator" w:id="0">
    <w:p w14:paraId="6A01171D" w14:textId="77777777" w:rsidR="00B0785B" w:rsidRDefault="00B0785B">
      <w:r>
        <w:continuationSeparator/>
      </w:r>
    </w:p>
  </w:footnote>
  <w:footnote w:id="1">
    <w:p w14:paraId="2E6C6A7E" w14:textId="3E2293A1" w:rsidR="00200520" w:rsidRDefault="00200520">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200520" w:rsidRDefault="00200520" w:rsidP="00675E8E">
      <w:pPr>
        <w:pStyle w:val="Textodenotaderodap"/>
      </w:pPr>
      <w:r>
        <w:rPr>
          <w:rStyle w:val="Refdenotaderodap"/>
        </w:rPr>
        <w:footnoteRef/>
      </w:r>
      <w:r>
        <w:t xml:space="preserve"> </w:t>
      </w:r>
      <w:r w:rsidRPr="00675E8E">
        <w:t>https://github.com/esp8266/Arduino</w:t>
      </w:r>
    </w:p>
  </w:footnote>
  <w:footnote w:id="3">
    <w:p w14:paraId="44A0C5EA" w14:textId="77777777" w:rsidR="00200520" w:rsidRDefault="00200520" w:rsidP="005E2B08">
      <w:pPr>
        <w:pStyle w:val="Textodenotaderodap"/>
      </w:pPr>
      <w:r>
        <w:rPr>
          <w:rStyle w:val="Refdenotaderodap"/>
        </w:rPr>
        <w:footnoteRef/>
      </w:r>
      <w:r>
        <w:t xml:space="preserve"> No RoPE, a frequência foi reduzida para 8 MHz a fim de economizar energia</w:t>
      </w:r>
    </w:p>
  </w:footnote>
  <w:footnote w:id="4">
    <w:p w14:paraId="66D57E51" w14:textId="77777777" w:rsidR="00200520" w:rsidRDefault="00200520" w:rsidP="005E2B08">
      <w:pPr>
        <w:pStyle w:val="Textodenotaderodap"/>
      </w:pPr>
      <w:r>
        <w:rPr>
          <w:rStyle w:val="Refdenotaderodap"/>
        </w:rPr>
        <w:footnoteRef/>
      </w:r>
      <w:r>
        <w:t xml:space="preserve"> O módulo fabricado pela AIThinker vem com 1 MB, módulos genéricos costumam variar entre 512 kB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4"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num w:numId="1">
    <w:abstractNumId w:val="4"/>
  </w:num>
  <w:num w:numId="2">
    <w:abstractNumId w:val="3"/>
  </w:num>
  <w:num w:numId="3">
    <w:abstractNumId w:val="0"/>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15614"/>
    <w:rsid w:val="00030D58"/>
    <w:rsid w:val="00031E18"/>
    <w:rsid w:val="00033071"/>
    <w:rsid w:val="00050824"/>
    <w:rsid w:val="0005220F"/>
    <w:rsid w:val="00053D7D"/>
    <w:rsid w:val="00087297"/>
    <w:rsid w:val="000878B3"/>
    <w:rsid w:val="000906A9"/>
    <w:rsid w:val="000908B7"/>
    <w:rsid w:val="0009579D"/>
    <w:rsid w:val="000B1743"/>
    <w:rsid w:val="000B43FB"/>
    <w:rsid w:val="000C0A92"/>
    <w:rsid w:val="000C0CE1"/>
    <w:rsid w:val="000C11CC"/>
    <w:rsid w:val="000C1E9D"/>
    <w:rsid w:val="000D68A7"/>
    <w:rsid w:val="000D713A"/>
    <w:rsid w:val="000E5D17"/>
    <w:rsid w:val="000E6FEE"/>
    <w:rsid w:val="000F1112"/>
    <w:rsid w:val="000F4FB4"/>
    <w:rsid w:val="0010074E"/>
    <w:rsid w:val="00100AA5"/>
    <w:rsid w:val="0011302A"/>
    <w:rsid w:val="001239D0"/>
    <w:rsid w:val="00123D65"/>
    <w:rsid w:val="0012761E"/>
    <w:rsid w:val="00127F43"/>
    <w:rsid w:val="00132A37"/>
    <w:rsid w:val="00133DE4"/>
    <w:rsid w:val="00145564"/>
    <w:rsid w:val="0016110A"/>
    <w:rsid w:val="001747C3"/>
    <w:rsid w:val="0017558A"/>
    <w:rsid w:val="001825CA"/>
    <w:rsid w:val="00190367"/>
    <w:rsid w:val="00191970"/>
    <w:rsid w:val="001931C8"/>
    <w:rsid w:val="00194712"/>
    <w:rsid w:val="00197489"/>
    <w:rsid w:val="001A49DF"/>
    <w:rsid w:val="001A50AC"/>
    <w:rsid w:val="001B155E"/>
    <w:rsid w:val="001B6537"/>
    <w:rsid w:val="001C3459"/>
    <w:rsid w:val="001C42C6"/>
    <w:rsid w:val="001C739B"/>
    <w:rsid w:val="001C751D"/>
    <w:rsid w:val="001D54BF"/>
    <w:rsid w:val="001E330B"/>
    <w:rsid w:val="001E6994"/>
    <w:rsid w:val="001F1B4B"/>
    <w:rsid w:val="001F73A5"/>
    <w:rsid w:val="00200520"/>
    <w:rsid w:val="00200CE0"/>
    <w:rsid w:val="00200FA3"/>
    <w:rsid w:val="00210C84"/>
    <w:rsid w:val="00211917"/>
    <w:rsid w:val="00213381"/>
    <w:rsid w:val="0021594F"/>
    <w:rsid w:val="0021727E"/>
    <w:rsid w:val="002176D8"/>
    <w:rsid w:val="002177A4"/>
    <w:rsid w:val="0022527D"/>
    <w:rsid w:val="00226161"/>
    <w:rsid w:val="00227322"/>
    <w:rsid w:val="002326FB"/>
    <w:rsid w:val="002365E1"/>
    <w:rsid w:val="00241863"/>
    <w:rsid w:val="002459C7"/>
    <w:rsid w:val="002547CE"/>
    <w:rsid w:val="0025658F"/>
    <w:rsid w:val="00257B30"/>
    <w:rsid w:val="002600BC"/>
    <w:rsid w:val="00261DD8"/>
    <w:rsid w:val="00265392"/>
    <w:rsid w:val="002658F1"/>
    <w:rsid w:val="00273353"/>
    <w:rsid w:val="00280F52"/>
    <w:rsid w:val="002832BC"/>
    <w:rsid w:val="002913DF"/>
    <w:rsid w:val="00291AF9"/>
    <w:rsid w:val="00292361"/>
    <w:rsid w:val="00293220"/>
    <w:rsid w:val="002B72B0"/>
    <w:rsid w:val="002D2D8C"/>
    <w:rsid w:val="002E4841"/>
    <w:rsid w:val="00302591"/>
    <w:rsid w:val="00310E04"/>
    <w:rsid w:val="00311D25"/>
    <w:rsid w:val="00312281"/>
    <w:rsid w:val="00320540"/>
    <w:rsid w:val="00321732"/>
    <w:rsid w:val="003222C4"/>
    <w:rsid w:val="00326203"/>
    <w:rsid w:val="003263E8"/>
    <w:rsid w:val="0032642A"/>
    <w:rsid w:val="0032730E"/>
    <w:rsid w:val="0034479B"/>
    <w:rsid w:val="00361506"/>
    <w:rsid w:val="003666F4"/>
    <w:rsid w:val="00381D98"/>
    <w:rsid w:val="00382281"/>
    <w:rsid w:val="00391F5C"/>
    <w:rsid w:val="003979EF"/>
    <w:rsid w:val="003A096F"/>
    <w:rsid w:val="003A0B58"/>
    <w:rsid w:val="003A3D43"/>
    <w:rsid w:val="003B3539"/>
    <w:rsid w:val="003B4019"/>
    <w:rsid w:val="003C7110"/>
    <w:rsid w:val="003F586C"/>
    <w:rsid w:val="00401310"/>
    <w:rsid w:val="00416DEF"/>
    <w:rsid w:val="00420606"/>
    <w:rsid w:val="00425BCF"/>
    <w:rsid w:val="004310B5"/>
    <w:rsid w:val="004333B8"/>
    <w:rsid w:val="00435304"/>
    <w:rsid w:val="004414FF"/>
    <w:rsid w:val="0044285D"/>
    <w:rsid w:val="00443885"/>
    <w:rsid w:val="004439BC"/>
    <w:rsid w:val="004519DC"/>
    <w:rsid w:val="0045475F"/>
    <w:rsid w:val="00455CA9"/>
    <w:rsid w:val="00457C24"/>
    <w:rsid w:val="0046494F"/>
    <w:rsid w:val="00481497"/>
    <w:rsid w:val="00483F89"/>
    <w:rsid w:val="00495178"/>
    <w:rsid w:val="004A7CA2"/>
    <w:rsid w:val="004B2D7B"/>
    <w:rsid w:val="004B5DF0"/>
    <w:rsid w:val="004B5FAB"/>
    <w:rsid w:val="004C035B"/>
    <w:rsid w:val="004C0C80"/>
    <w:rsid w:val="004C7585"/>
    <w:rsid w:val="004D0BC3"/>
    <w:rsid w:val="004D1140"/>
    <w:rsid w:val="004E1DE0"/>
    <w:rsid w:val="004F375A"/>
    <w:rsid w:val="004F4468"/>
    <w:rsid w:val="004F7AC4"/>
    <w:rsid w:val="005049C4"/>
    <w:rsid w:val="00511F5C"/>
    <w:rsid w:val="00512D42"/>
    <w:rsid w:val="00524956"/>
    <w:rsid w:val="00530F78"/>
    <w:rsid w:val="005314ED"/>
    <w:rsid w:val="005318E0"/>
    <w:rsid w:val="0053429F"/>
    <w:rsid w:val="00540479"/>
    <w:rsid w:val="00552214"/>
    <w:rsid w:val="00556742"/>
    <w:rsid w:val="00563ED6"/>
    <w:rsid w:val="005662B2"/>
    <w:rsid w:val="00570320"/>
    <w:rsid w:val="00574AF5"/>
    <w:rsid w:val="005808AC"/>
    <w:rsid w:val="00583AA4"/>
    <w:rsid w:val="00590441"/>
    <w:rsid w:val="005A1E1E"/>
    <w:rsid w:val="005B4D7A"/>
    <w:rsid w:val="005B6392"/>
    <w:rsid w:val="005C2AD0"/>
    <w:rsid w:val="005D1C0A"/>
    <w:rsid w:val="005D2ED2"/>
    <w:rsid w:val="005D426A"/>
    <w:rsid w:val="005E2521"/>
    <w:rsid w:val="005E2B08"/>
    <w:rsid w:val="005F2DF8"/>
    <w:rsid w:val="005F331C"/>
    <w:rsid w:val="00600884"/>
    <w:rsid w:val="0060226D"/>
    <w:rsid w:val="00603F57"/>
    <w:rsid w:val="006048A0"/>
    <w:rsid w:val="00607BBF"/>
    <w:rsid w:val="00612C68"/>
    <w:rsid w:val="00616350"/>
    <w:rsid w:val="00617F51"/>
    <w:rsid w:val="0062034C"/>
    <w:rsid w:val="006239C4"/>
    <w:rsid w:val="006356A2"/>
    <w:rsid w:val="006356C8"/>
    <w:rsid w:val="00645015"/>
    <w:rsid w:val="00646FFD"/>
    <w:rsid w:val="006522B4"/>
    <w:rsid w:val="00661373"/>
    <w:rsid w:val="00675E8E"/>
    <w:rsid w:val="006808B2"/>
    <w:rsid w:val="00684B46"/>
    <w:rsid w:val="00692EEB"/>
    <w:rsid w:val="006A53CA"/>
    <w:rsid w:val="006B1511"/>
    <w:rsid w:val="006B4F05"/>
    <w:rsid w:val="006C00C0"/>
    <w:rsid w:val="006D7E80"/>
    <w:rsid w:val="006E1BB5"/>
    <w:rsid w:val="006E39D7"/>
    <w:rsid w:val="006E3A25"/>
    <w:rsid w:val="006E4B60"/>
    <w:rsid w:val="006F11D0"/>
    <w:rsid w:val="006F76B0"/>
    <w:rsid w:val="006F78F6"/>
    <w:rsid w:val="0070352D"/>
    <w:rsid w:val="00707545"/>
    <w:rsid w:val="00710550"/>
    <w:rsid w:val="00711784"/>
    <w:rsid w:val="00720AF6"/>
    <w:rsid w:val="00747684"/>
    <w:rsid w:val="00761D80"/>
    <w:rsid w:val="00770892"/>
    <w:rsid w:val="0077792E"/>
    <w:rsid w:val="00784883"/>
    <w:rsid w:val="00786053"/>
    <w:rsid w:val="00792B4A"/>
    <w:rsid w:val="007A1F12"/>
    <w:rsid w:val="007A33D5"/>
    <w:rsid w:val="007A73DF"/>
    <w:rsid w:val="007B1BFB"/>
    <w:rsid w:val="007B444B"/>
    <w:rsid w:val="007B4F61"/>
    <w:rsid w:val="007B52C2"/>
    <w:rsid w:val="007B6193"/>
    <w:rsid w:val="007C3BB7"/>
    <w:rsid w:val="007D1A78"/>
    <w:rsid w:val="007D4091"/>
    <w:rsid w:val="007E0AAC"/>
    <w:rsid w:val="0080455C"/>
    <w:rsid w:val="0081015F"/>
    <w:rsid w:val="008213C3"/>
    <w:rsid w:val="00824157"/>
    <w:rsid w:val="00830057"/>
    <w:rsid w:val="008374D6"/>
    <w:rsid w:val="00840598"/>
    <w:rsid w:val="00855E5F"/>
    <w:rsid w:val="00871D6C"/>
    <w:rsid w:val="00872590"/>
    <w:rsid w:val="00875AE9"/>
    <w:rsid w:val="00881A8C"/>
    <w:rsid w:val="00886310"/>
    <w:rsid w:val="00894E65"/>
    <w:rsid w:val="008A08B4"/>
    <w:rsid w:val="008B4549"/>
    <w:rsid w:val="008B4C67"/>
    <w:rsid w:val="008C0925"/>
    <w:rsid w:val="008C43F6"/>
    <w:rsid w:val="008C5DF9"/>
    <w:rsid w:val="008E006E"/>
    <w:rsid w:val="008E2A43"/>
    <w:rsid w:val="008E329E"/>
    <w:rsid w:val="008E3EAA"/>
    <w:rsid w:val="008F730F"/>
    <w:rsid w:val="008F7375"/>
    <w:rsid w:val="00900AF6"/>
    <w:rsid w:val="00900C8C"/>
    <w:rsid w:val="009026DB"/>
    <w:rsid w:val="00905EFD"/>
    <w:rsid w:val="00907384"/>
    <w:rsid w:val="00910653"/>
    <w:rsid w:val="009125F7"/>
    <w:rsid w:val="009138F2"/>
    <w:rsid w:val="00917ADC"/>
    <w:rsid w:val="009211D4"/>
    <w:rsid w:val="0092145A"/>
    <w:rsid w:val="009228C1"/>
    <w:rsid w:val="00931953"/>
    <w:rsid w:val="009320C1"/>
    <w:rsid w:val="009373EC"/>
    <w:rsid w:val="0094073B"/>
    <w:rsid w:val="009449D0"/>
    <w:rsid w:val="00945708"/>
    <w:rsid w:val="00955A62"/>
    <w:rsid w:val="00963501"/>
    <w:rsid w:val="00963722"/>
    <w:rsid w:val="00964AF1"/>
    <w:rsid w:val="00982DB7"/>
    <w:rsid w:val="009834D5"/>
    <w:rsid w:val="0099012D"/>
    <w:rsid w:val="009A463C"/>
    <w:rsid w:val="009A5AD1"/>
    <w:rsid w:val="009C5191"/>
    <w:rsid w:val="009D3374"/>
    <w:rsid w:val="009E7830"/>
    <w:rsid w:val="00A015DB"/>
    <w:rsid w:val="00A037C9"/>
    <w:rsid w:val="00A12C83"/>
    <w:rsid w:val="00A13FAE"/>
    <w:rsid w:val="00A26AA9"/>
    <w:rsid w:val="00A33955"/>
    <w:rsid w:val="00A36B93"/>
    <w:rsid w:val="00A40790"/>
    <w:rsid w:val="00A4338F"/>
    <w:rsid w:val="00A435F0"/>
    <w:rsid w:val="00A45419"/>
    <w:rsid w:val="00A52BC3"/>
    <w:rsid w:val="00A634E5"/>
    <w:rsid w:val="00A82543"/>
    <w:rsid w:val="00A82548"/>
    <w:rsid w:val="00A968B6"/>
    <w:rsid w:val="00A96B5A"/>
    <w:rsid w:val="00AA09FE"/>
    <w:rsid w:val="00AA4D70"/>
    <w:rsid w:val="00AA653F"/>
    <w:rsid w:val="00AB7BA1"/>
    <w:rsid w:val="00AC0DF8"/>
    <w:rsid w:val="00AE2CB0"/>
    <w:rsid w:val="00AE6DB0"/>
    <w:rsid w:val="00AF564E"/>
    <w:rsid w:val="00AF7A30"/>
    <w:rsid w:val="00B017E1"/>
    <w:rsid w:val="00B0785B"/>
    <w:rsid w:val="00B12827"/>
    <w:rsid w:val="00B12FFD"/>
    <w:rsid w:val="00B14413"/>
    <w:rsid w:val="00B213C4"/>
    <w:rsid w:val="00B2171A"/>
    <w:rsid w:val="00B250C9"/>
    <w:rsid w:val="00B265D4"/>
    <w:rsid w:val="00B32776"/>
    <w:rsid w:val="00B406A2"/>
    <w:rsid w:val="00B56068"/>
    <w:rsid w:val="00B75F64"/>
    <w:rsid w:val="00B869A0"/>
    <w:rsid w:val="00B90A00"/>
    <w:rsid w:val="00B94D27"/>
    <w:rsid w:val="00B979CC"/>
    <w:rsid w:val="00BA4DB1"/>
    <w:rsid w:val="00BC067B"/>
    <w:rsid w:val="00BC1BE6"/>
    <w:rsid w:val="00BC7FD4"/>
    <w:rsid w:val="00BD60B5"/>
    <w:rsid w:val="00BD74DA"/>
    <w:rsid w:val="00BF27E7"/>
    <w:rsid w:val="00BF349C"/>
    <w:rsid w:val="00C10304"/>
    <w:rsid w:val="00C10C4A"/>
    <w:rsid w:val="00C12FD2"/>
    <w:rsid w:val="00C15A76"/>
    <w:rsid w:val="00C166CB"/>
    <w:rsid w:val="00C24D4E"/>
    <w:rsid w:val="00C31EE4"/>
    <w:rsid w:val="00C449F7"/>
    <w:rsid w:val="00C46685"/>
    <w:rsid w:val="00C468BA"/>
    <w:rsid w:val="00C51542"/>
    <w:rsid w:val="00C61604"/>
    <w:rsid w:val="00C61CDA"/>
    <w:rsid w:val="00C653F2"/>
    <w:rsid w:val="00C65FCF"/>
    <w:rsid w:val="00C66BB4"/>
    <w:rsid w:val="00C70294"/>
    <w:rsid w:val="00C70C9E"/>
    <w:rsid w:val="00C7274C"/>
    <w:rsid w:val="00C77343"/>
    <w:rsid w:val="00C80255"/>
    <w:rsid w:val="00C868B9"/>
    <w:rsid w:val="00C92F20"/>
    <w:rsid w:val="00C94741"/>
    <w:rsid w:val="00CB57C4"/>
    <w:rsid w:val="00CB7217"/>
    <w:rsid w:val="00CB7790"/>
    <w:rsid w:val="00CB7793"/>
    <w:rsid w:val="00CC178E"/>
    <w:rsid w:val="00CC3306"/>
    <w:rsid w:val="00CC362F"/>
    <w:rsid w:val="00CC3787"/>
    <w:rsid w:val="00CC67B2"/>
    <w:rsid w:val="00CD6797"/>
    <w:rsid w:val="00CD6F25"/>
    <w:rsid w:val="00CE3F08"/>
    <w:rsid w:val="00CE7A7A"/>
    <w:rsid w:val="00CF1E43"/>
    <w:rsid w:val="00CF1EAD"/>
    <w:rsid w:val="00D02EE5"/>
    <w:rsid w:val="00D04DDB"/>
    <w:rsid w:val="00D12EFC"/>
    <w:rsid w:val="00D16FDD"/>
    <w:rsid w:val="00D212DF"/>
    <w:rsid w:val="00D3412D"/>
    <w:rsid w:val="00D3572B"/>
    <w:rsid w:val="00D37CC9"/>
    <w:rsid w:val="00D41C31"/>
    <w:rsid w:val="00D41F43"/>
    <w:rsid w:val="00D500D3"/>
    <w:rsid w:val="00D53CA1"/>
    <w:rsid w:val="00D54F31"/>
    <w:rsid w:val="00D54F53"/>
    <w:rsid w:val="00D6453F"/>
    <w:rsid w:val="00D736F5"/>
    <w:rsid w:val="00D74888"/>
    <w:rsid w:val="00DA5D9D"/>
    <w:rsid w:val="00DA6805"/>
    <w:rsid w:val="00DA6F41"/>
    <w:rsid w:val="00DA7FB4"/>
    <w:rsid w:val="00DB7FB8"/>
    <w:rsid w:val="00DD35A9"/>
    <w:rsid w:val="00DD3DD6"/>
    <w:rsid w:val="00DE2882"/>
    <w:rsid w:val="00DE349E"/>
    <w:rsid w:val="00DF30C0"/>
    <w:rsid w:val="00E016D3"/>
    <w:rsid w:val="00E10743"/>
    <w:rsid w:val="00E12744"/>
    <w:rsid w:val="00E15BDA"/>
    <w:rsid w:val="00E20D4A"/>
    <w:rsid w:val="00E26C18"/>
    <w:rsid w:val="00E3105F"/>
    <w:rsid w:val="00E329A6"/>
    <w:rsid w:val="00E33AAB"/>
    <w:rsid w:val="00E41833"/>
    <w:rsid w:val="00E459CF"/>
    <w:rsid w:val="00E459D5"/>
    <w:rsid w:val="00E46D91"/>
    <w:rsid w:val="00E46FB7"/>
    <w:rsid w:val="00E5782B"/>
    <w:rsid w:val="00E636B6"/>
    <w:rsid w:val="00E63D47"/>
    <w:rsid w:val="00E65101"/>
    <w:rsid w:val="00E6575D"/>
    <w:rsid w:val="00E705E7"/>
    <w:rsid w:val="00E747DC"/>
    <w:rsid w:val="00E766DF"/>
    <w:rsid w:val="00E77246"/>
    <w:rsid w:val="00E82266"/>
    <w:rsid w:val="00E919E2"/>
    <w:rsid w:val="00E926F6"/>
    <w:rsid w:val="00E94716"/>
    <w:rsid w:val="00E9692A"/>
    <w:rsid w:val="00EA3160"/>
    <w:rsid w:val="00EC2CD3"/>
    <w:rsid w:val="00ED3DC8"/>
    <w:rsid w:val="00ED4A43"/>
    <w:rsid w:val="00ED5682"/>
    <w:rsid w:val="00EF7CC4"/>
    <w:rsid w:val="00F00E2C"/>
    <w:rsid w:val="00F02137"/>
    <w:rsid w:val="00F11F4F"/>
    <w:rsid w:val="00F25A90"/>
    <w:rsid w:val="00F37249"/>
    <w:rsid w:val="00F40C24"/>
    <w:rsid w:val="00F4767D"/>
    <w:rsid w:val="00F5088F"/>
    <w:rsid w:val="00F5685B"/>
    <w:rsid w:val="00F66890"/>
    <w:rsid w:val="00F724E8"/>
    <w:rsid w:val="00F92BBA"/>
    <w:rsid w:val="00F93483"/>
    <w:rsid w:val="00F9423C"/>
    <w:rsid w:val="00F96000"/>
    <w:rsid w:val="00F97501"/>
    <w:rsid w:val="00FA051F"/>
    <w:rsid w:val="00FA22E5"/>
    <w:rsid w:val="00FB0101"/>
    <w:rsid w:val="00FC0F88"/>
    <w:rsid w:val="00FD7D08"/>
    <w:rsid w:val="00FE1C84"/>
    <w:rsid w:val="00FE7F70"/>
    <w:rsid w:val="00FF5D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fontTable" Target="fontTable.xml"/><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873F33-DD3E-4244-8710-5FA6335A3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7</TotalTime>
  <Pages>37</Pages>
  <Words>18031</Words>
  <Characters>97369</Characters>
  <Application>Microsoft Office Word</Application>
  <DocSecurity>0</DocSecurity>
  <Lines>811</Lines>
  <Paragraphs>2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210</cp:revision>
  <cp:lastPrinted>2020-12-09T15:37:00Z</cp:lastPrinted>
  <dcterms:created xsi:type="dcterms:W3CDTF">2020-12-04T21:16:00Z</dcterms:created>
  <dcterms:modified xsi:type="dcterms:W3CDTF">2020-12-09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ZMqdqlF"/&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